
<file path=[Content_Types].xml><?xml version="1.0" encoding="utf-8"?>
<Types xmlns="http://schemas.openxmlformats.org/package/2006/content-types">
  <Default Extension="xml" ContentType="application/xml"/>
  <Default Extension="rels" ContentType="application/vnd.openxmlformats-package.relationships+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4" Type="http://schemas.openxmlformats.org/officeDocument/2006/relationships/custom-properties" Target="docProps/custom.xml"/><Relationship Id="rId1" Type="http://schemas.openxmlformats.org/officeDocument/2006/relationships/officeDocument" Target="word/document.xml"/><Relationship Id="rId2" Type="http://schemas.openxmlformats.org/package/2006/relationships/metadata/core-properties" Target="docProps/core.xml"/></Relationships>
</file>

<file path=word/document.xml><?xml version="1.0" encoding="utf-8"?>
<w:document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background w:color="FFFFFF"/>
  <w:body>
    <w:p w14:paraId="1EAFCEBC"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Title: </w:t>
      </w:r>
      <w:r w:rsidRPr="009C017C">
        <w:rPr>
          <w:bCs/>
          <w:color w:val="000000" w:themeColor="text1"/>
          <w:sz w:val="24"/>
          <w:szCs w:val="24"/>
        </w:rPr>
        <w:t xml:space="preserve">Quantifying the Contribution of Earlier Detection and </w:t>
      </w:r>
      <w:r w:rsidR="00692A42" w:rsidRPr="009C017C">
        <w:rPr>
          <w:bCs/>
          <w:color w:val="000000" w:themeColor="text1"/>
          <w:sz w:val="24"/>
          <w:szCs w:val="24"/>
          <w:highlight w:val="yellow"/>
        </w:rPr>
        <w:t>Advances</w:t>
      </w:r>
      <w:r w:rsidRPr="009C017C">
        <w:rPr>
          <w:bCs/>
          <w:color w:val="000000" w:themeColor="text1"/>
          <w:sz w:val="24"/>
          <w:szCs w:val="24"/>
        </w:rPr>
        <w:t xml:space="preserve"> in Treatment on </w:t>
      </w:r>
      <w:r w:rsidR="000958AC" w:rsidRPr="009C017C">
        <w:rPr>
          <w:bCs/>
          <w:color w:val="000000" w:themeColor="text1"/>
          <w:sz w:val="24"/>
          <w:szCs w:val="24"/>
        </w:rPr>
        <w:t xml:space="preserve">the </w:t>
      </w:r>
      <w:r w:rsidRPr="009C017C">
        <w:rPr>
          <w:bCs/>
          <w:color w:val="000000" w:themeColor="text1"/>
          <w:sz w:val="24"/>
          <w:szCs w:val="24"/>
        </w:rPr>
        <w:t>Gain in Life Expectancy for US Breast Cancer Patients</w:t>
      </w:r>
      <w:r w:rsidR="0049107A" w:rsidRPr="009C017C">
        <w:rPr>
          <w:bCs/>
          <w:color w:val="000000" w:themeColor="text1"/>
          <w:sz w:val="24"/>
          <w:szCs w:val="24"/>
        </w:rPr>
        <w:t xml:space="preserve"> Since</w:t>
      </w:r>
      <w:r w:rsidR="000958AC" w:rsidRPr="009C017C">
        <w:rPr>
          <w:bCs/>
          <w:color w:val="000000" w:themeColor="text1"/>
          <w:sz w:val="24"/>
          <w:szCs w:val="24"/>
        </w:rPr>
        <w:t xml:space="preserve"> </w:t>
      </w:r>
      <w:r w:rsidRPr="009C017C">
        <w:rPr>
          <w:bCs/>
          <w:color w:val="000000" w:themeColor="text1"/>
          <w:sz w:val="24"/>
          <w:szCs w:val="24"/>
        </w:rPr>
        <w:t>1975</w:t>
      </w:r>
      <w:r w:rsidR="00A81DFD" w:rsidRPr="009C017C">
        <w:rPr>
          <w:bCs/>
          <w:color w:val="000000" w:themeColor="text1"/>
          <w:sz w:val="24"/>
          <w:szCs w:val="24"/>
        </w:rPr>
        <w:t xml:space="preserve"> </w:t>
      </w:r>
    </w:p>
    <w:p w14:paraId="599AD803" w14:textId="77777777" w:rsidR="00065CBA" w:rsidRPr="009C017C" w:rsidRDefault="00065CBA" w:rsidP="008D20E9">
      <w:pPr>
        <w:pStyle w:val="Normal1"/>
        <w:spacing w:line="240" w:lineRule="auto"/>
        <w:rPr>
          <w:color w:val="000000" w:themeColor="text1"/>
          <w:sz w:val="24"/>
          <w:szCs w:val="24"/>
        </w:rPr>
      </w:pPr>
    </w:p>
    <w:p w14:paraId="245DE380"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Authors: Samir Soneji, PhD</w:t>
      </w:r>
    </w:p>
    <w:p w14:paraId="40ED7B5E" w14:textId="77777777" w:rsidR="008D20E9" w:rsidRPr="009C017C" w:rsidRDefault="008D20E9" w:rsidP="008D20E9">
      <w:pPr>
        <w:pStyle w:val="Normal1"/>
        <w:tabs>
          <w:tab w:val="left" w:pos="990"/>
        </w:tabs>
        <w:spacing w:line="240" w:lineRule="auto"/>
        <w:rPr>
          <w:bCs/>
          <w:color w:val="000000" w:themeColor="text1"/>
          <w:sz w:val="24"/>
          <w:szCs w:val="24"/>
        </w:rPr>
      </w:pPr>
      <w:r w:rsidRPr="009C017C">
        <w:rPr>
          <w:color w:val="000000" w:themeColor="text1"/>
          <w:sz w:val="24"/>
          <w:szCs w:val="24"/>
        </w:rPr>
        <w:tab/>
      </w:r>
      <w:r w:rsidRPr="009C017C">
        <w:rPr>
          <w:bCs/>
          <w:color w:val="000000" w:themeColor="text1"/>
          <w:sz w:val="24"/>
          <w:szCs w:val="24"/>
        </w:rPr>
        <w:t xml:space="preserve">Hiram </w:t>
      </w:r>
      <w:proofErr w:type="spellStart"/>
      <w:r w:rsidRPr="009C017C">
        <w:rPr>
          <w:bCs/>
          <w:color w:val="000000" w:themeColor="text1"/>
          <w:sz w:val="24"/>
          <w:szCs w:val="24"/>
        </w:rPr>
        <w:t>Beltrán</w:t>
      </w:r>
      <w:proofErr w:type="spellEnd"/>
      <w:r w:rsidRPr="009C017C">
        <w:rPr>
          <w:bCs/>
          <w:color w:val="000000" w:themeColor="text1"/>
          <w:sz w:val="24"/>
          <w:szCs w:val="24"/>
        </w:rPr>
        <w:t>-Sánchez, PhD</w:t>
      </w:r>
    </w:p>
    <w:p w14:paraId="71A2A521" w14:textId="77777777" w:rsidR="008D20E9" w:rsidRPr="009C017C" w:rsidRDefault="008D20E9" w:rsidP="008D20E9">
      <w:pPr>
        <w:pStyle w:val="Normal1"/>
        <w:spacing w:line="240" w:lineRule="auto"/>
        <w:rPr>
          <w:color w:val="000000" w:themeColor="text1"/>
          <w:sz w:val="24"/>
          <w:szCs w:val="24"/>
        </w:rPr>
      </w:pPr>
    </w:p>
    <w:p w14:paraId="07A5D6FB" w14:textId="77777777" w:rsidR="008D20E9" w:rsidRPr="009C017C" w:rsidRDefault="00065CBA" w:rsidP="008D20E9">
      <w:pPr>
        <w:pStyle w:val="Normal1"/>
        <w:spacing w:line="240" w:lineRule="auto"/>
        <w:rPr>
          <w:bCs/>
          <w:color w:val="000000" w:themeColor="text1"/>
          <w:sz w:val="24"/>
          <w:szCs w:val="24"/>
        </w:rPr>
      </w:pPr>
      <w:r w:rsidRPr="009C017C">
        <w:rPr>
          <w:color w:val="000000" w:themeColor="text1"/>
          <w:sz w:val="24"/>
          <w:szCs w:val="24"/>
        </w:rPr>
        <w:t xml:space="preserve">Affiliations: From the Norris Cotton Cancer Center and Dartmouth Institute for Health Policy &amp; Clinical Practice, Geisel School of Medicine at Dartmouth (SS).  From the </w:t>
      </w:r>
      <w:r w:rsidR="008D20E9" w:rsidRPr="009C017C">
        <w:rPr>
          <w:bCs/>
          <w:color w:val="000000" w:themeColor="text1"/>
          <w:sz w:val="24"/>
          <w:szCs w:val="24"/>
        </w:rPr>
        <w:t>Department of Community Health Sciences</w:t>
      </w:r>
      <w:r w:rsidR="00C73C1B" w:rsidRPr="009C017C">
        <w:rPr>
          <w:bCs/>
          <w:color w:val="000000" w:themeColor="text1"/>
          <w:sz w:val="24"/>
          <w:szCs w:val="24"/>
        </w:rPr>
        <w:t xml:space="preserve"> and the California Center for Population Research</w:t>
      </w:r>
      <w:r w:rsidR="008D20E9" w:rsidRPr="009C017C">
        <w:rPr>
          <w:bCs/>
          <w:color w:val="000000" w:themeColor="text1"/>
          <w:sz w:val="24"/>
          <w:szCs w:val="24"/>
        </w:rPr>
        <w:t>, University of California Los Angeles (HBS).</w:t>
      </w:r>
    </w:p>
    <w:p w14:paraId="0035158F" w14:textId="77777777" w:rsidR="00065CBA" w:rsidRPr="009C017C" w:rsidRDefault="00065CBA" w:rsidP="008D20E9">
      <w:pPr>
        <w:pStyle w:val="Normal1"/>
        <w:spacing w:line="240" w:lineRule="auto"/>
        <w:rPr>
          <w:color w:val="000000" w:themeColor="text1"/>
          <w:sz w:val="24"/>
          <w:szCs w:val="24"/>
        </w:rPr>
      </w:pPr>
    </w:p>
    <w:p w14:paraId="0F88AF2C" w14:textId="77777777" w:rsidR="00065CBA" w:rsidRPr="009C017C" w:rsidRDefault="00065CBA" w:rsidP="008D20E9">
      <w:pPr>
        <w:pStyle w:val="Normal1"/>
        <w:spacing w:line="240" w:lineRule="auto"/>
        <w:rPr>
          <w:color w:val="000000" w:themeColor="text1"/>
          <w:sz w:val="24"/>
          <w:szCs w:val="24"/>
        </w:rPr>
      </w:pPr>
      <w:r w:rsidRPr="009C017C">
        <w:rPr>
          <w:color w:val="000000" w:themeColor="text1"/>
          <w:sz w:val="24"/>
          <w:szCs w:val="24"/>
        </w:rPr>
        <w:t xml:space="preserve">Address correspondence to: Samir Soneji, PhD, Norris Cotton Cancer Center, One Medical Center Drive, Lebanon, NH </w:t>
      </w:r>
      <w:r w:rsidR="007178CC" w:rsidRPr="009C017C">
        <w:rPr>
          <w:color w:val="000000" w:themeColor="text1"/>
          <w:sz w:val="24"/>
          <w:szCs w:val="24"/>
        </w:rPr>
        <w:t>03766</w:t>
      </w:r>
      <w:r w:rsidRPr="009C017C">
        <w:rPr>
          <w:color w:val="000000" w:themeColor="text1"/>
          <w:sz w:val="24"/>
          <w:szCs w:val="24"/>
        </w:rPr>
        <w:t>; tel. 603-65</w:t>
      </w:r>
      <w:r w:rsidR="000958AC" w:rsidRPr="009C017C">
        <w:rPr>
          <w:color w:val="000000" w:themeColor="text1"/>
          <w:sz w:val="24"/>
          <w:szCs w:val="24"/>
        </w:rPr>
        <w:t>0</w:t>
      </w:r>
      <w:r w:rsidRPr="009C017C">
        <w:rPr>
          <w:color w:val="000000" w:themeColor="text1"/>
          <w:sz w:val="24"/>
          <w:szCs w:val="24"/>
        </w:rPr>
        <w:t>-</w:t>
      </w:r>
      <w:r w:rsidR="000958AC" w:rsidRPr="009C017C">
        <w:rPr>
          <w:color w:val="000000" w:themeColor="text1"/>
          <w:sz w:val="24"/>
          <w:szCs w:val="24"/>
        </w:rPr>
        <w:t>3520</w:t>
      </w:r>
      <w:r w:rsidRPr="009C017C">
        <w:rPr>
          <w:color w:val="000000" w:themeColor="text1"/>
          <w:sz w:val="24"/>
          <w:szCs w:val="24"/>
        </w:rPr>
        <w:t>; fax 603-653-0820; e-mail samir.soneji@dartmouth.edu.</w:t>
      </w:r>
    </w:p>
    <w:p w14:paraId="09B4E283" w14:textId="77777777" w:rsidR="00065CBA" w:rsidRPr="009C017C" w:rsidRDefault="00065CBA" w:rsidP="008D20E9">
      <w:pPr>
        <w:pStyle w:val="Normal1"/>
        <w:spacing w:line="240" w:lineRule="auto"/>
        <w:rPr>
          <w:color w:val="000000" w:themeColor="text1"/>
          <w:sz w:val="24"/>
          <w:szCs w:val="24"/>
        </w:rPr>
      </w:pPr>
    </w:p>
    <w:p w14:paraId="7B626DEB" w14:textId="77777777" w:rsidR="00065CBA" w:rsidRPr="009C017C" w:rsidRDefault="00065CBA" w:rsidP="00BD5F67">
      <w:pPr>
        <w:pStyle w:val="Normal1"/>
        <w:spacing w:line="240" w:lineRule="auto"/>
        <w:outlineLvl w:val="0"/>
        <w:rPr>
          <w:color w:val="000000" w:themeColor="text1"/>
          <w:sz w:val="24"/>
          <w:szCs w:val="24"/>
        </w:rPr>
      </w:pPr>
      <w:r w:rsidRPr="009C017C">
        <w:rPr>
          <w:color w:val="000000" w:themeColor="text1"/>
          <w:sz w:val="24"/>
          <w:szCs w:val="24"/>
        </w:rPr>
        <w:t xml:space="preserve">Word Count: </w:t>
      </w:r>
      <w:r w:rsidR="00AA376E" w:rsidRPr="009C017C">
        <w:rPr>
          <w:color w:val="000000" w:themeColor="text1"/>
          <w:sz w:val="24"/>
          <w:szCs w:val="24"/>
        </w:rPr>
        <w:t>30</w:t>
      </w:r>
      <w:r w:rsidR="005A6413" w:rsidRPr="009C017C">
        <w:rPr>
          <w:color w:val="000000" w:themeColor="text1"/>
          <w:sz w:val="24"/>
          <w:szCs w:val="24"/>
        </w:rPr>
        <w:t>19</w:t>
      </w:r>
    </w:p>
    <w:p w14:paraId="0A1FDAD3" w14:textId="77777777" w:rsidR="00065CBA" w:rsidRPr="009C017C" w:rsidRDefault="00065CBA" w:rsidP="008D20E9">
      <w:pPr>
        <w:pStyle w:val="Normal1"/>
        <w:spacing w:line="240" w:lineRule="auto"/>
        <w:rPr>
          <w:color w:val="000000" w:themeColor="text1"/>
          <w:sz w:val="24"/>
          <w:szCs w:val="24"/>
        </w:rPr>
      </w:pPr>
    </w:p>
    <w:p w14:paraId="031A7F7D" w14:textId="77777777" w:rsidR="008D20E9" w:rsidRPr="009C017C" w:rsidRDefault="008D20E9" w:rsidP="008D20E9">
      <w:pPr>
        <w:spacing w:line="240" w:lineRule="auto"/>
        <w:rPr>
          <w:color w:val="000000" w:themeColor="text1"/>
          <w:sz w:val="24"/>
          <w:szCs w:val="24"/>
        </w:rPr>
      </w:pPr>
      <w:r w:rsidRPr="009C017C">
        <w:rPr>
          <w:color w:val="000000" w:themeColor="text1"/>
          <w:sz w:val="24"/>
          <w:szCs w:val="24"/>
        </w:rPr>
        <w:br w:type="page"/>
      </w:r>
    </w:p>
    <w:p w14:paraId="2A997FAE" w14:textId="77777777" w:rsidR="008D20E9" w:rsidRPr="009C017C" w:rsidRDefault="008D20E9" w:rsidP="00BD5F67">
      <w:pPr>
        <w:pStyle w:val="Normal1"/>
        <w:spacing w:line="240" w:lineRule="auto"/>
        <w:outlineLvl w:val="0"/>
        <w:rPr>
          <w:b/>
          <w:color w:val="000000" w:themeColor="text1"/>
          <w:sz w:val="24"/>
          <w:szCs w:val="24"/>
        </w:rPr>
      </w:pPr>
      <w:r w:rsidRPr="009C017C">
        <w:rPr>
          <w:b/>
          <w:bCs/>
          <w:color w:val="000000" w:themeColor="text1"/>
          <w:sz w:val="24"/>
          <w:szCs w:val="24"/>
        </w:rPr>
        <w:lastRenderedPageBreak/>
        <w:t>ABSTRACT</w:t>
      </w:r>
      <w:r w:rsidR="00AA376E" w:rsidRPr="009C017C">
        <w:rPr>
          <w:b/>
          <w:bCs/>
          <w:color w:val="000000" w:themeColor="text1"/>
          <w:sz w:val="24"/>
          <w:szCs w:val="24"/>
        </w:rPr>
        <w:t xml:space="preserve"> </w:t>
      </w:r>
    </w:p>
    <w:p w14:paraId="5DC40290" w14:textId="77777777" w:rsidR="008D20E9" w:rsidRPr="009C017C" w:rsidRDefault="008D20E9" w:rsidP="008D20E9">
      <w:pPr>
        <w:pStyle w:val="Normal1"/>
        <w:spacing w:line="240" w:lineRule="auto"/>
        <w:rPr>
          <w:b/>
          <w:color w:val="000000" w:themeColor="text1"/>
          <w:sz w:val="24"/>
          <w:szCs w:val="24"/>
        </w:rPr>
      </w:pPr>
    </w:p>
    <w:p w14:paraId="43A342AD"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Background.  The intense controversy over mammography screening arose and persists, in part, because of disagreement over the </w:t>
      </w:r>
      <w:r w:rsidR="00A30EEC" w:rsidRPr="009C017C">
        <w:rPr>
          <w:color w:val="000000" w:themeColor="text1"/>
          <w:sz w:val="24"/>
          <w:szCs w:val="24"/>
          <w:highlight w:val="yellow"/>
        </w:rPr>
        <w:t>relative</w:t>
      </w:r>
      <w:r w:rsidR="00A30EEC" w:rsidRPr="009C017C">
        <w:rPr>
          <w:color w:val="000000" w:themeColor="text1"/>
          <w:sz w:val="24"/>
          <w:szCs w:val="24"/>
        </w:rPr>
        <w:t xml:space="preserve"> </w:t>
      </w:r>
      <w:r w:rsidRPr="009C017C">
        <w:rPr>
          <w:color w:val="000000" w:themeColor="text1"/>
          <w:sz w:val="24"/>
          <w:szCs w:val="24"/>
        </w:rPr>
        <w:t xml:space="preserve">contribution of earlier detection versus </w:t>
      </w:r>
      <w:r w:rsidRPr="009C017C">
        <w:rPr>
          <w:color w:val="000000" w:themeColor="text1"/>
          <w:sz w:val="24"/>
          <w:szCs w:val="24"/>
          <w:highlight w:val="yellow"/>
        </w:rPr>
        <w:t>advances</w:t>
      </w:r>
      <w:r w:rsidRPr="009C017C">
        <w:rPr>
          <w:color w:val="000000" w:themeColor="text1"/>
          <w:sz w:val="24"/>
          <w:szCs w:val="24"/>
        </w:rPr>
        <w:t xml:space="preserve"> in breast cancer treatment.  We quantify the contributions of these two factors, accounting for concurrent advances in the treatment of other diseases, </w:t>
      </w:r>
      <w:r w:rsidR="00CE3CF7" w:rsidRPr="009C017C">
        <w:rPr>
          <w:color w:val="000000" w:themeColor="text1"/>
          <w:sz w:val="24"/>
          <w:szCs w:val="24"/>
          <w:highlight w:val="yellow"/>
        </w:rPr>
        <w:t>to</w:t>
      </w:r>
      <w:r w:rsidR="00CE3CF7" w:rsidRPr="009C017C">
        <w:rPr>
          <w:color w:val="000000" w:themeColor="text1"/>
          <w:sz w:val="24"/>
          <w:szCs w:val="24"/>
        </w:rPr>
        <w:t xml:space="preserve"> </w:t>
      </w:r>
      <w:r w:rsidRPr="009C017C">
        <w:rPr>
          <w:color w:val="000000" w:themeColor="text1"/>
          <w:sz w:val="24"/>
          <w:szCs w:val="24"/>
        </w:rPr>
        <w:t>the gain in life expectancy among breast cancer patients since 1975.</w:t>
      </w:r>
    </w:p>
    <w:p w14:paraId="6941C40E" w14:textId="77777777" w:rsidR="002D2734" w:rsidRPr="009C017C" w:rsidRDefault="002D2734" w:rsidP="002D2734">
      <w:pPr>
        <w:pStyle w:val="Normal2"/>
        <w:rPr>
          <w:color w:val="000000" w:themeColor="text1"/>
          <w:sz w:val="24"/>
          <w:szCs w:val="24"/>
        </w:rPr>
      </w:pPr>
      <w:r w:rsidRPr="009C017C">
        <w:rPr>
          <w:color w:val="000000" w:themeColor="text1"/>
          <w:sz w:val="24"/>
          <w:szCs w:val="24"/>
        </w:rPr>
        <w:t xml:space="preserve"> </w:t>
      </w:r>
    </w:p>
    <w:p w14:paraId="04EF14EC" w14:textId="68E40FD6" w:rsidR="009C017C" w:rsidRDefault="002D2734" w:rsidP="009C017C">
      <w:pPr>
        <w:pStyle w:val="Normal2"/>
        <w:rPr>
          <w:rFonts w:eastAsia="Arial Unicode MS"/>
          <w:strike/>
          <w:color w:val="000000" w:themeColor="text1"/>
          <w:sz w:val="24"/>
          <w:szCs w:val="24"/>
        </w:rPr>
      </w:pPr>
      <w:r w:rsidRPr="009C017C">
        <w:rPr>
          <w:rFonts w:eastAsia="Arial Unicode MS"/>
          <w:color w:val="000000" w:themeColor="text1"/>
          <w:sz w:val="24"/>
          <w:szCs w:val="24"/>
        </w:rPr>
        <w:t>Methods.  We obtained annual incidence-based case fatality rates for 664,000 breast cancer patients aged 40 years and older from the Surveillance, Epidemiology, and End Results registries, 1975 to 2012.  We used life-table methods</w:t>
      </w:r>
      <w:r w:rsidR="009C017C" w:rsidRPr="00597040">
        <w:rPr>
          <w:rFonts w:eastAsia="Arial Unicode MS"/>
          <w:color w:val="000000" w:themeColor="text1"/>
          <w:sz w:val="24"/>
          <w:szCs w:val="24"/>
          <w:highlight w:val="yellow"/>
        </w:rPr>
        <w:t>, which require fewer assumptions than simulation-based studies,</w:t>
      </w:r>
      <w:r w:rsidRPr="009C017C">
        <w:rPr>
          <w:rFonts w:eastAsia="Arial Unicode MS"/>
          <w:color w:val="000000" w:themeColor="text1"/>
          <w:sz w:val="24"/>
          <w:szCs w:val="24"/>
        </w:rPr>
        <w:t xml:space="preserve"> to calculate the gain in life expectancy and quantified the three constituent components of this gain: [1] earlier detection, [2]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breast cancer treatment, and [3] </w:t>
      </w:r>
      <w:r w:rsidRPr="009C017C">
        <w:rPr>
          <w:rFonts w:eastAsia="Arial Unicode MS"/>
          <w:color w:val="000000" w:themeColor="text1"/>
          <w:sz w:val="24"/>
          <w:szCs w:val="24"/>
          <w:highlight w:val="yellow"/>
        </w:rPr>
        <w:t>advances</w:t>
      </w:r>
      <w:r w:rsidRPr="009C017C">
        <w:rPr>
          <w:rFonts w:eastAsia="Arial Unicode MS"/>
          <w:color w:val="000000" w:themeColor="text1"/>
          <w:sz w:val="24"/>
          <w:szCs w:val="24"/>
        </w:rPr>
        <w:t xml:space="preserve"> in the treatment of other diseases.  We additionally quantify which age groups contributed the most to the overall contribution of earlier detectio</w:t>
      </w:r>
      <w:r w:rsidR="00A0178D" w:rsidRPr="009D3F41">
        <w:rPr>
          <w:rFonts w:eastAsia="Arial Unicode MS"/>
          <w:color w:val="000000" w:themeColor="text1"/>
          <w:sz w:val="24"/>
          <w:szCs w:val="24"/>
        </w:rPr>
        <w:t>n.</w:t>
      </w:r>
    </w:p>
    <w:p w14:paraId="1B676425" w14:textId="4E73A97A" w:rsidR="002D2734" w:rsidRPr="00597040" w:rsidRDefault="002D2734" w:rsidP="009C017C">
      <w:pPr>
        <w:pStyle w:val="Normal2"/>
        <w:rPr>
          <w:color w:val="000000" w:themeColor="text1"/>
          <w:sz w:val="24"/>
          <w:szCs w:val="24"/>
        </w:rPr>
      </w:pPr>
    </w:p>
    <w:p w14:paraId="68799829" w14:textId="5AACC71C" w:rsidR="002D2734" w:rsidRPr="00597040" w:rsidRDefault="002D2734" w:rsidP="002D2734">
      <w:pPr>
        <w:pStyle w:val="Normal2"/>
        <w:rPr>
          <w:color w:val="000000" w:themeColor="text1"/>
          <w:sz w:val="24"/>
          <w:szCs w:val="24"/>
        </w:rPr>
      </w:pPr>
      <w:r w:rsidRPr="00597040">
        <w:rPr>
          <w:color w:val="000000" w:themeColor="text1"/>
          <w:sz w:val="24"/>
          <w:szCs w:val="24"/>
        </w:rPr>
        <w:t xml:space="preserve">Results.  Life expectancy increased 10.94 years between 1975 and 2002 for a 40-year old newly diagnosed breast cancer patient.  </w:t>
      </w:r>
      <w:r w:rsidRPr="00597040">
        <w:rPr>
          <w:color w:val="000000" w:themeColor="text1"/>
          <w:sz w:val="24"/>
          <w:szCs w:val="24"/>
          <w:highlight w:val="yellow"/>
        </w:rPr>
        <w:t>Advances</w:t>
      </w:r>
      <w:r w:rsidRPr="00597040">
        <w:rPr>
          <w:color w:val="000000" w:themeColor="text1"/>
          <w:sz w:val="24"/>
          <w:szCs w:val="24"/>
        </w:rPr>
        <w:t xml:space="preserve"> in breast cancer treatment contributed more to this gain in life expectancy than earlier detection: 6.79 years (62%) versus 2.92 years (27%).  </w:t>
      </w:r>
      <w:r w:rsidRPr="00597040">
        <w:rPr>
          <w:color w:val="000000" w:themeColor="text1"/>
          <w:sz w:val="24"/>
          <w:szCs w:val="24"/>
          <w:highlight w:val="yellow"/>
        </w:rPr>
        <w:t>Advances</w:t>
      </w:r>
      <w:r w:rsidRPr="00597040">
        <w:rPr>
          <w:color w:val="000000" w:themeColor="text1"/>
          <w:sz w:val="24"/>
          <w:szCs w:val="24"/>
        </w:rPr>
        <w:t xml:space="preserve"> in the treatment of other diseases contributed the remaining 1.25 years to this gain (11%).  By age group, earlier detection contributed </w:t>
      </w:r>
      <w:r w:rsidR="006A4B7E" w:rsidRPr="00597040">
        <w:rPr>
          <w:color w:val="000000" w:themeColor="text1"/>
          <w:sz w:val="24"/>
          <w:szCs w:val="24"/>
          <w:highlight w:val="yellow"/>
        </w:rPr>
        <w:t xml:space="preserve">approximately </w:t>
      </w:r>
      <w:r w:rsidR="009A2AA1" w:rsidRPr="00597040">
        <w:rPr>
          <w:color w:val="000000" w:themeColor="text1"/>
          <w:sz w:val="24"/>
          <w:szCs w:val="24"/>
          <w:highlight w:val="yellow"/>
        </w:rPr>
        <w:t>equally</w:t>
      </w:r>
      <w:r w:rsidR="009A2AA1" w:rsidRPr="00597040">
        <w:rPr>
          <w:color w:val="000000" w:themeColor="text1"/>
          <w:sz w:val="24"/>
          <w:szCs w:val="24"/>
        </w:rPr>
        <w:t xml:space="preserve"> </w:t>
      </w:r>
      <w:r w:rsidRPr="00597040">
        <w:rPr>
          <w:color w:val="000000" w:themeColor="text1"/>
          <w:sz w:val="24"/>
          <w:szCs w:val="24"/>
        </w:rPr>
        <w:t xml:space="preserve">to the gain in life expectancy </w:t>
      </w:r>
      <w:r w:rsidR="00A0178D" w:rsidRPr="00597040">
        <w:rPr>
          <w:color w:val="000000" w:themeColor="text1"/>
          <w:sz w:val="24"/>
          <w:szCs w:val="24"/>
        </w:rPr>
        <w:t xml:space="preserve">among 40-49 year olds </w:t>
      </w:r>
      <w:r w:rsidRPr="00597040">
        <w:rPr>
          <w:color w:val="000000" w:themeColor="text1"/>
          <w:sz w:val="24"/>
          <w:szCs w:val="24"/>
        </w:rPr>
        <w:t xml:space="preserve">(0.56 years) </w:t>
      </w:r>
      <w:r w:rsidR="009A2AA1" w:rsidRPr="00597040">
        <w:rPr>
          <w:color w:val="000000" w:themeColor="text1"/>
          <w:sz w:val="24"/>
          <w:szCs w:val="24"/>
          <w:highlight w:val="yellow"/>
        </w:rPr>
        <w:t>as it did</w:t>
      </w:r>
      <w:r w:rsidR="009A2AA1" w:rsidRPr="00597040">
        <w:rPr>
          <w:color w:val="000000" w:themeColor="text1"/>
          <w:sz w:val="24"/>
          <w:szCs w:val="24"/>
        </w:rPr>
        <w:t xml:space="preserve"> </w:t>
      </w:r>
      <w:r w:rsidRPr="00597040">
        <w:rPr>
          <w:color w:val="000000" w:themeColor="text1"/>
          <w:sz w:val="24"/>
          <w:szCs w:val="24"/>
          <w:highlight w:val="yellow"/>
        </w:rPr>
        <w:t>for</w:t>
      </w:r>
      <w:r w:rsidRPr="00597040">
        <w:rPr>
          <w:color w:val="000000" w:themeColor="text1"/>
          <w:sz w:val="24"/>
          <w:szCs w:val="24"/>
        </w:rPr>
        <w:t xml:space="preserve"> 50-59 and 60-69 year olds (0.45 and 0.41 years, respectively</w:t>
      </w:r>
      <w:r w:rsidR="009C017C">
        <w:rPr>
          <w:color w:val="000000" w:themeColor="text1"/>
          <w:sz w:val="24"/>
          <w:szCs w:val="24"/>
        </w:rPr>
        <w:t>.</w:t>
      </w:r>
      <w:r w:rsidR="006A4B7E" w:rsidRPr="00597040">
        <w:rPr>
          <w:color w:val="000000" w:themeColor="text1"/>
          <w:sz w:val="24"/>
          <w:szCs w:val="24"/>
        </w:rPr>
        <w:t xml:space="preserve"> </w:t>
      </w:r>
    </w:p>
    <w:p w14:paraId="1BCF49FE"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 </w:t>
      </w:r>
    </w:p>
    <w:p w14:paraId="7A565ABB" w14:textId="77777777" w:rsidR="002D2734" w:rsidRPr="00597040" w:rsidRDefault="002D2734" w:rsidP="002D2734">
      <w:pPr>
        <w:pStyle w:val="Normal2"/>
        <w:rPr>
          <w:color w:val="000000" w:themeColor="text1"/>
          <w:sz w:val="24"/>
          <w:szCs w:val="24"/>
        </w:rPr>
      </w:pPr>
      <w:r w:rsidRPr="00597040">
        <w:rPr>
          <w:color w:val="000000" w:themeColor="text1"/>
          <w:sz w:val="24"/>
          <w:szCs w:val="24"/>
        </w:rPr>
        <w:t xml:space="preserve">Conclusion.  Life expectancy among breast cancer patients increased over time primarily because of </w:t>
      </w:r>
      <w:r w:rsidRPr="00597040">
        <w:rPr>
          <w:color w:val="000000" w:themeColor="text1"/>
          <w:sz w:val="24"/>
          <w:szCs w:val="24"/>
          <w:highlight w:val="yellow"/>
        </w:rPr>
        <w:t>advances</w:t>
      </w:r>
      <w:r w:rsidRPr="00597040">
        <w:rPr>
          <w:color w:val="000000" w:themeColor="text1"/>
          <w:sz w:val="24"/>
          <w:szCs w:val="24"/>
        </w:rPr>
        <w:t xml:space="preserve"> in breast cancer treatment, although the contribution of earlier detection was not trivial.</w:t>
      </w:r>
    </w:p>
    <w:p w14:paraId="5DE3A062" w14:textId="77777777" w:rsidR="00077772" w:rsidRPr="00597040" w:rsidRDefault="00077772">
      <w:pPr>
        <w:rPr>
          <w:b/>
          <w:color w:val="000000" w:themeColor="text1"/>
          <w:sz w:val="24"/>
          <w:szCs w:val="24"/>
        </w:rPr>
      </w:pPr>
      <w:r w:rsidRPr="00597040">
        <w:rPr>
          <w:b/>
          <w:color w:val="000000" w:themeColor="text1"/>
          <w:sz w:val="24"/>
          <w:szCs w:val="24"/>
        </w:rPr>
        <w:br w:type="page"/>
      </w:r>
    </w:p>
    <w:p w14:paraId="008CB189" w14:textId="77777777" w:rsidR="00226350" w:rsidRPr="00597040" w:rsidRDefault="00A019D8" w:rsidP="008D20E9">
      <w:pPr>
        <w:pStyle w:val="Normal1"/>
        <w:spacing w:line="480" w:lineRule="auto"/>
        <w:rPr>
          <w:color w:val="000000" w:themeColor="text1"/>
          <w:sz w:val="24"/>
          <w:szCs w:val="24"/>
        </w:rPr>
      </w:pPr>
      <w:bookmarkStart w:id="0" w:name="_GoBack"/>
      <w:r w:rsidRPr="00597040">
        <w:rPr>
          <w:b/>
          <w:color w:val="000000" w:themeColor="text1"/>
          <w:sz w:val="24"/>
          <w:szCs w:val="24"/>
        </w:rPr>
        <w:lastRenderedPageBreak/>
        <w:t xml:space="preserve">1.  </w:t>
      </w:r>
      <w:r w:rsidR="00065CBA" w:rsidRPr="00597040">
        <w:rPr>
          <w:b/>
          <w:color w:val="000000" w:themeColor="text1"/>
          <w:sz w:val="24"/>
          <w:szCs w:val="24"/>
        </w:rPr>
        <w:t>INTRODUCTION</w:t>
      </w:r>
    </w:p>
    <w:p w14:paraId="308397C2" w14:textId="352916C4" w:rsidR="008F7C88" w:rsidRPr="00597040" w:rsidRDefault="00407819" w:rsidP="008F7C88">
      <w:pPr>
        <w:pStyle w:val="Normal2"/>
        <w:spacing w:line="480" w:lineRule="auto"/>
        <w:rPr>
          <w:color w:val="000000" w:themeColor="text1"/>
          <w:sz w:val="24"/>
          <w:szCs w:val="24"/>
        </w:rPr>
      </w:pPr>
      <w:r w:rsidRPr="00597040">
        <w:rPr>
          <w:b/>
          <w:color w:val="000000" w:themeColor="text1"/>
          <w:sz w:val="24"/>
          <w:szCs w:val="24"/>
        </w:rPr>
        <w:tab/>
      </w:r>
      <w:r w:rsidR="008F7C88" w:rsidRPr="00597040">
        <w:rPr>
          <w:color w:val="000000" w:themeColor="text1"/>
          <w:sz w:val="24"/>
          <w:szCs w:val="24"/>
        </w:rPr>
        <w:t>Mammography screening, which offers the promise of earlier detection, has become the subject of intense public and scientific controversy.</w:t>
      </w:r>
      <w:r w:rsidR="00BB21A3"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FLdffsoz","properties":{"formattedCitation":"{\\rtf \\super 1\\uc0\\u8211{}10\\nosupersub{}}","plainCitation":"1–10"},"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3414,"uris":["http://zotero.org/users/39665/items/XUBXV4QB"],"uri":["http://zotero.org/users/39665/items/XUBXV4QB"],"itemData":{"id":3414,"type":"article-journal","title":"Screening for Breast Cancer: An Update for the U.S. Preventive Services Task Force","container-title":"Annals of Internal Medicine","page":"727-737","volume":"151","issue":"10","source":"Silverchair","abstract":"Background: This systematic review is an update of evidence since the 2002 U.S. Preventive Services Task Force recommendation on breast cancer screening.Purpose: To determine the effectiveness of mammography screening in decreasing breast cancer mortality among average-risk women aged 40 to 49 years and 70 years or older, the effectiveness of clinical breast examination and breast self-examination, and the harms of screening.Data Sources: Cochrane Central Register of Controlled Trials and Cochrane Database of Systematic Reviews (through the fourth quarter of 2008), MEDLINE (January 2001 to December 2008), reference lists, and Web of Science searches for published studies and Breast Cancer Surveillance Consortium for screening mammography data.Study Selection: Randomized, controlled trials with breast cancer mortality outcomes for screening effectiveness, and studies of various designs and multiple data sources for harms.Data Extraction: Relevant data were abstracted, and study quality was rated by using established criteria.Data Synthesis: Mammography screening reduces breast cancer mortality by 15% for women aged 39 to 49 years (relative risk, 0.85 [95% credible interval, 0.75 to 0.96]; 8 trials). Data are lacking for women aged 70 years or older. Radiation exposure from mammography is low. Patient adverse experiences are common and transient and do not affect screening practices. Estimates of overdiagnosis vary from 1% to 10%. Younger women have more false-positive mammography results and additional imaging but fewer biopsies than older women. Trials of clinical breast examination are ongoing; trials for breast self-examination showed no reductions in mortality but increases in benign biopsy results.Limitation: Studies of older women, digital mammography, and magnetic resonance imaging are lacking.Conclusion: Mammography screening reduces breast cancer mortality for women aged 39 to 69 years; data are insufficient for older women. False-positive mammography results and additional imaging are common. No benefit has been shown for clinical breast examination or breast self-examination.Primary Funding Source: Agency for Healthcare Research and Quality.","DOI":"10.7326/0003-4819-151-10-200911170-00009","ISSN":"0003-4819","shortTitle":"Screening for Breast Cancer","journalAbbreviation":"Ann Intern Med","author":[{"family":"Nelson","given":"Heidi D."},{"family":"Tyne","given":"Kari"},{"family":"Naik","given":"Arpana"},{"family":"Bougatsos","given":"Christina"},{"family":"Chan","given":"Benjamin K."},{"family":"Humphrey","given":"Linda"}],"issued":{"date-parts":[["2009",11,17]]}}},{"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id":3135,"uris":["http://zotero.org/users/39665/items/V87DBWID"],"uri":["http://zotero.org/users/39665/items/V87DBWID"],"itemData":{"id":3135,"type":"article-journal","title":"Breast Cancer Screening: From Science to Recommendation","container-title":"Radiology","page":"8-14","volume":"256","issue":"1","source":"pubs.rsna.org (Atypon)","DOI":"10.1148/radiol.10100559","ISSN":"0033-8419","shortTitle":"Breast Cancer Screening","journalAbbreviation":"Radiology","author":[{"family":"Petitti","given":"Diana B."},{"family":"Calonge","given":"Ned"},{"family":"LeFevre","given":"Michael L."},{"family":"Melnyk","given":"Bernadette Mazurek"},{"family":"Wilt","given":"Timothy J."},{"family":"Schwartz","given":"J. Sanford"}],"issued":{"date-parts":[["2010",7,1]]}}},{"id":2163,"uris":["http://zotero.org/users/39665/items/MD3FAJG9"],"uri":["http://zotero.org/users/39665/items/MD3FAJG9"],"itemData":{"id":2163,"type":"book","title":"Mammography Screening: Truth, Lies and Controversy","publisher":"Radcliffe Medical PR","publisher-place":"London ; New York","number-of-pages":"388","edition":"1 edition","source":"Amazon.com","event-place":"London ; New York","abstract":"'This book gives plenty of examples of ad hominem attacks, intimidation, slander, threats of litigation, deception, dishonesty, lies and other violations of good scientific practice. For some years I kept a folder labeled Dishonesty in breast cancer screening on top of my filing cabinet, storing articles and letters to the editor that contained statements I knew were dishonest. Eventually I gave up on the idea of writing a paper about this collection, as the number of examples quickly exceeded what could be contained in a single article.' From the Introduction The most effective way to decrease women's risk of becoming a breast cancer patient is to avoid attending screening. Mammography screening is one of the greatest controversies in healthcare, and the extent to which some scientists have sacrificed sound scientific principles in order to arrive at politically acceptable results in their research is extraordinary. In contrast, neutral observers increasingly find that the benefit has been much oversold and that the harms are much greater than previously believed. This groundbreaking book takes an evidence-based, critical look at the scientific disputes and the information provided to women by governments and cancer charities. It also explains why mammography screening is unlikely to be effective today. All health professionals and members of the public will find these revelations disturbingly illuminating. It will radically transform the way healthcare policy makers view mammography screening in the future. 'If Peter Gotzsche did not exist, there would be a need to invent him ...It may still take time for the limitations and harms of screening to be properly acknowledged and for women to be enabled to make adequately informed decisions. When this happens, it will be almost entirely due to the intellectual rigour and determination of Peter Gotzsche.' From the Foreword by Iona Heath, President, RCGP 'If you care about breast cancer, and we all should, you must read this book. Breast cancer is complex and we cannot afford to rely on the popular media, or on information from marketing campaigns from those who are invested in screening. We need to question and to understand. The story that Peter tells matters very much.' From the Foreword by Fran Visco, President, National Breast Cancer Coalition","ISBN":"978-1-84619-585-3","shortTitle":"Mammography Screening","language":"English","author":[{"family":"Gotzsche","given":"Peter C.","dropping-particle":"M. D.","comma-dropping-particle":","},{"family":"Heath","given":"Iona"},{"family":"Visco","given":"Frank"}],"issued":{"date-parts":[["2012",3,31]]}}},{"id":3272,"uris":["http://zotero.org/users/39665/items/WKNSIX5X"],"uri":["http://zotero.org/users/39665/items/WKNSIX5X"],"itemData":{"id":3272,"type":"article-journal","title":"Breast cancer screening: Controversy of impact","container-title":"Breast","page":"S73-S76","volume":"22","issue":"0 2","source":"PubMed Central","abstract":"Few medical issues have been as controversial—or as political, at least in the United States—as the role of mammographic screening for breast cancer. The advantages of finding a cancer early seem obvious. Indeed, randomized trials evaluating screening mammography demonstrate a reduction in breast cancer mortality, but the benefits are less than one would hope. Moreover, the randomized trials are themselves subject to criticism, including that they are irrelevant in the modern era because most were conducted before chemotherapy and hormonal therapy became widely used. In this article I chronicle the evidence and controversies regarding mammographic screening, including attempts to assess the relative contributions of screening and therapy in the substantial decreases in breast cancer mortality that have been observed in many countries over the last 20 to 25 years. I emphasize the trade-off between harms and benefits depending on the woman’s age and other risk factors. I also discuss ways for communicating the associated risks to women who have to decide whether screening (and what screening strategy) is right for them.","DOI":"10.1016/j.breast.2013.07.013","ISSN":"0960-9776","note":"PMID: 24074796\nPMCID: PMC4192714","shortTitle":"Breast cancer screening","journalAbbreviation":"Breast","author":[{"family":"Berry","given":"Donald"}],"issued":{"date-parts":[["2013",8]]},"PMID":"24074796","PMCID":"PMC4192714"}},{"id":302,"uris":["http://zotero.org/users/39665/items/4UX2TFZI"],"uri":["http://zotero.org/users/39665/items/4UX2TFZI"],"itemData":{"id":302,"type":"article-journal","title":"Twenty five year follow-up for breast cancer incidence and mortality of the Canadian National Breast Screening Study: randomised screening trial","container-title":"BMJ","page":"g366","volume":"348","source":"www.bmj.com","abstract":"Objective To compare breast cancer incidence and mortality up to 25 years in women aged 40-59 who did or did not undergo mammography screening.\nDesign Follow-up of randomised screening trial by centre coordinators, the study’s central office, and linkage to cancer registries and vital statistics databases.\nSetting 15 screening centres in six Canadian provinces,1980-85 (Nova Scotia, Quebec, Ontario, Manitoba, Alberta, and British Columbia).\nParticipants 89 835 women, aged 40-59, randomly assigned to mammography (five annual mammography screens) or control (no mammography).\nInterventions Women aged 40-49 in the mammography arm and all women aged 50-59 in both arms received annual physical breast examinations. Women aged 40-49 in the control arm received a single examination followed by usual care in the community.\nMain outcome measure Deaths from breast cancer.\nResults During the five year screening period, 666 invasive breast cancers were diagnosed in the mammography arm (n=44 925 participants) and 524 in the controls (n=44 910), and of these, 180 women in the mammography arm and 171 women in the control arm died of breast cancer during the 25 year follow-up period. The overall hazard ratio for death from breast cancer diagnosed during the screening period associated with mammography was 1.05 (95% confidence interval 0.85 to 1.30). The findings for women aged 40-49 and 50-59 were almost identical. During the entire study period, 3250 women in the mammography arm and 3133 in the control arm had a diagnosis of breast cancer, and 500 and 505, respectively, died of breast cancer. Thus the cumulative mortality from breast cancer was similar between women in the mammography arm and in the control arm (hazard ratio 0.99, 95% confidence interval 0.88 to 1.12). After 15 years of follow-up a residual excess of 106 cancers was observed in the mammography arm, attributable to over-diagnosis.\nConclusion Annual mammography in women aged 40-59 does not reduce mortality from breast cancer beyond that of physical examination or usual care when adjuvant therapy for breast cancer is freely available. Overall, 22% (106/484) of screen detected invasive breast cancers were over-diagnosed, representing one over-diagnosed breast cancer for every 424 women who received mammography screening in the trial.","DOI":"10.1136/bmj.g366","ISSN":"1756-1833","note":"PMID: 24519768","shortTitle":"Twenty five year follow-up for breast cancer incidence and mortality of the Canadian National Breast Screening Study","language":"en","author":[{"family":"Miller","given":"Anthony B."},{"family":"Wall","given":"Claus"},{"family":"Baines","given":"Cornelia J."},{"family":"Sun","given":"Ping"},{"family":"To","given":"Teresa"},{"family":"Narod","given":"Steven A."}],"issued":{"date-parts":[["2014",2,11]]},"PMID":"24519768"}},{"id":2877,"uris":["http://zotero.org/users/39665/items/TEI4M5MG"],"uri":["http://zotero.org/users/39665/items/TEI4M5MG"],"itemData":{"id":2877,"type":"article-journal","title":"Breast cancer screening, incidence, and mortality across US counties","container-title":"JAMA Internal Medicine","page":"1483-9","volume":"175","issue":"9","source":"Silverchair","abstract":"Importance \nScreening mammography rates vary considerably by location in the United States, providing a natural opportunity to investigate the associations of screening with breast cancer incidence and mortality, which are subjects of debate.Objective\nTo examine the associations between rates of modern screening mammography and the incidence of breast cancer, mortality from breast cancer, and tumor size.Design, Setting, and Participants\nAn ecological study of 16 million women 40 years or older who resided in 547 counties reporting to the Surveillance, Epidemiology, and End Results cancer registries during the year 2000. Of these women, 53 207 were diagnosed with breast cancer that year and followed up for the next 10 years. The study covered the period January 1, 2000, to December 31, 2010, and the analysis was performed between April 2013 and March 2015.Exposures\nExtent of screening in each county, assessed as the percentage of included women who received a screening mammogram in the prior 2 years.Main Outcomes and Measures\nBreast cancer incidence in 2000 and incidence-based breast cancer mortality during the 10-year follow-up. Incidence and mortality were calculated for each county and age adjusted to the US population.Results\nAcross US counties, there was a positive correlation between the extent of screening and breast cancer incidence (weighted r = 0.54; P &lt; .001) but not with breast cancer mortality (weighted r = 0.00; P = .98). An absolute increase of 10 percentage points in the extent of screening was accompanied by 16% more breast cancer diagnoses (relative rate [RR], 1.16; 95% CI, 1.13-1.19) but no significant change in breast cancer deaths (RR, 1.01; 95% CI, 0.96-1.06). In an analysis stratified by tumor size, we found that more screening was strongly associated with an increased incidence of small breast cancers (≤2 cm) but not with a decreased incidence of larger breast cancers (&gt;2 cm). An increase of 10 percentage points in screening was associated with a 25% increase in the incidence of small breast cancers (RR, 1.25; 95% CI, 1.18-1.32) and a 7% increase in the incidence of larger breast cancers (RR, 1.07; 95% CI, 1.02-1.12).Conclusions and Relevance\nWhen analyzed at the county level, the clearest result of mammography screening is the diagnosis of additional small cancers. Furthermore, there is no concomitant decline in the detection of larger cancers, which might explain the absence of any significant difference in the overall rate of death from the disease. Together, these findings suggest widespread overdiagnosis.","DOI":"10.1001/jamainternmed.2015.3043","ISSN":"2168-6106","journalAbbreviation":"JAMA Intern Med","author":[{"literal":"Harding C"},{"literal":"Pompei F"},{"literal":"Burmistrov D"},{"literal":"Welch H"},{"literal":"Abebe R"},{"literal":"Wilson R"}],"issued":{"date-parts":[["2015"]]}}},{"id":3361,"uris":["http://zotero.org/users/39665/items/XBIFZGHN"],"uri":["http://zotero.org/users/39665/items/XBIFZGHN"],"itemData":{"id":3361,"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id":866,"uris":["http://zotero.org/users/39665/items/9ZJ2V7X5"],"uri":["http://zotero.org/users/39665/items/9ZJ2V7X5"],"itemData":{"id":866,"type":"article-journal","title":"Benefits and harms of breast cancer screening: A systematic review","container-title":"JAMA","page":"1615-1634","volume":"314","issue":"15","source":"Silverchair","abstract":"Importance \nPatients need to consider both benefits and harms of breast cancer screening.Objective\nTo systematically synthesize available evidence on the association of mammographic screening and clinical breast examination (CBE) at different ages and intervals with breast cancer mortality, overdiagnosis, false-positive biopsy findings, life expectancy, and quality-adjusted life expectancy.Evidence Review\nWe searched PubMed (to March 6, 2014), CINAHL (to September 10, 2013), and PsycINFO (to September 10, 2013) for systematic reviews, randomized clinical trials (RCTs) (with no limit to publication date), and observational and modeling studies published after January 1, 2000, as well as systematic reviews of all study designs. Included studies (7 reviews, 10 RCTs, 72 observational, 1 modeling) provided evidence on the association between screening with mammography, CBE, or both and prespecified critical outcomes among women at average risk of breast cancer (no known genetic susceptibility, family history, previous breast neoplasia, or chest irradiation). We used summary estimates from existing reviews, supplemented by qualitative synthesis of studies not included in those reviews.Findings\nAcross all ages of women at average risk, pooled estimates of association between mammography screening and mortality reduction after 13 years of follow-up were similar for 3 meta-analyses of clinical trials (UK Independent Panel: relative risk [RR], 0.80 [95% CI, 0.73-0.89]; Canadian Task Force: RR, 0.82 [95% CI, 0.74-0.94]; Cochrane: RR, 0.81 [95% CI, 0.74-0.87]); were greater in a meta-analysis of cohort studies (RR, 0.75 [95% CI, 0.69 to 0.81]); and were comparable in a modeling study (CISNET; median RR equivalent among 7 models, 0.85 [range, 0.77-0.93]). Uncertainty remains about the magnitude of associated mortality reduction in the entire US population, among women 40 to 49 years, and with annual screening compared with biennial screening. There is uncertainty about the magnitude of overdiagnosis associated with different screening strategies, attributable in part to lack of consensus on methods of estimation and the importance of ductal carcinoma in situ in overdiagnosis. For women with a first mammography screening at age 40 years, estimated 10-year cumulative risk of a false-positive biopsy result was higher (7.0% [95% CI, 6.1%-7.8%]) for annual compared with biennial (4.8% [95% CI, 4.4%-5.2%]) screening. Although 10-year probabilities of false-positive biopsy results were similar for women beginning screening at age 50 years, indirect estimates of lifetime probability of false-positive results were lower. Evidence for the relationship between screening and life expectancy and quality-adjusted life expectancy was low in quality. There was no direct evidence for any additional mortality benefit associated with the addition of CBE to mammography, but observational evidence from the United States and Canada suggested an increase in false-positive findings compared with mammography alone, with both studies finding an estimated 55 additional false-positive findings per extra breast cancer detected with the addition of CBE.Conclusions and Relevance\nFor women of all ages at average risk, screening was associated with a reduction in breast cancer mortality of approximately 20%, although there was uncertainty about quantitative estimates of outcomes for different breast cancer screening strategies in the United States. These findings and the related uncertainty should be considered when making recommendations based on judgments about the balance of benefits and harms of breast cancer screening.","DOI":"10.1001/jama.2015.13183","ISSN":"0098-7484","shortTitle":"Benefits and harms of breast cancer screening","journalAbbreviation":"JAMA","author":[{"literal":"Myers ER"},{"literal":"Moorman P"},{"literal":"Gierisch JM"},{"literal":"et al"}],"issued":{"date-parts":[["2015",10,20]]}}}],"schema":"https://github.com/citation-style-language/schema/raw/master/csl-citation.json"} </w:instrText>
      </w:r>
      <w:r w:rsidR="00BB21A3" w:rsidRPr="00597040">
        <w:rPr>
          <w:color w:val="000000" w:themeColor="text1"/>
          <w:sz w:val="24"/>
          <w:szCs w:val="24"/>
        </w:rPr>
        <w:fldChar w:fldCharType="separate"/>
      </w:r>
      <w:r w:rsidR="001B1F06" w:rsidRPr="00597040">
        <w:rPr>
          <w:rFonts w:eastAsia="Times New Roman"/>
          <w:color w:val="000000" w:themeColor="text1"/>
          <w:sz w:val="24"/>
          <w:vertAlign w:val="superscript"/>
        </w:rPr>
        <w:t>1–10</w:t>
      </w:r>
      <w:r w:rsidR="00BB21A3" w:rsidRPr="00597040">
        <w:rPr>
          <w:color w:val="000000" w:themeColor="text1"/>
          <w:sz w:val="24"/>
          <w:szCs w:val="24"/>
        </w:rPr>
        <w:fldChar w:fldCharType="end"/>
      </w:r>
      <w:r w:rsidR="008F7C88" w:rsidRPr="00597040">
        <w:rPr>
          <w:color w:val="000000" w:themeColor="text1"/>
          <w:sz w:val="24"/>
          <w:szCs w:val="24"/>
        </w:rPr>
        <w:t xml:space="preserve">  In 2002, for example, the US Preventive Services Task Force (USPSTF) recommended routine mammography screening among women aged 40-49 years.  But in 2009, the USPSTF revised and downgraded its earlier recommendation based on evidence from randomized trials and simulation-based studies.  The lower grade issued by the USPSTF led to public outcry and prompted Congress to intervene and pass an amendment to the Patient Protection and Affordable Care Act stipulating </w:t>
      </w:r>
      <w:r w:rsidR="00A0178D" w:rsidRPr="009D3F41">
        <w:rPr>
          <w:color w:val="000000" w:themeColor="text1"/>
          <w:sz w:val="24"/>
          <w:szCs w:val="24"/>
          <w:highlight w:val="yellow"/>
        </w:rPr>
        <w:t>that</w:t>
      </w:r>
      <w:r w:rsidR="00A0178D">
        <w:rPr>
          <w:color w:val="000000" w:themeColor="text1"/>
          <w:sz w:val="24"/>
          <w:szCs w:val="24"/>
        </w:rPr>
        <w:t xml:space="preserve"> </w:t>
      </w:r>
      <w:r w:rsidR="008F7C88" w:rsidRPr="00597040">
        <w:rPr>
          <w:color w:val="000000" w:themeColor="text1"/>
          <w:sz w:val="24"/>
          <w:szCs w:val="24"/>
        </w:rPr>
        <w:t>insurers</w:t>
      </w:r>
      <w:r w:rsidR="00CE3CF7" w:rsidRPr="00597040">
        <w:rPr>
          <w:color w:val="000000" w:themeColor="text1"/>
          <w:sz w:val="24"/>
          <w:szCs w:val="24"/>
        </w:rPr>
        <w:t xml:space="preserve"> </w:t>
      </w:r>
      <w:r w:rsidR="00CE3CF7" w:rsidRPr="00597040">
        <w:rPr>
          <w:color w:val="000000" w:themeColor="text1"/>
          <w:sz w:val="24"/>
          <w:szCs w:val="24"/>
          <w:highlight w:val="yellow"/>
        </w:rPr>
        <w:t xml:space="preserve">must </w:t>
      </w:r>
      <w:r w:rsidR="008F7C88" w:rsidRPr="00597040">
        <w:rPr>
          <w:color w:val="000000" w:themeColor="text1"/>
          <w:sz w:val="24"/>
          <w:szCs w:val="24"/>
        </w:rPr>
        <w:t xml:space="preserve">follow the 2002—not the 2009—USPSTF recommendation. </w:t>
      </w:r>
    </w:p>
    <w:p w14:paraId="4361AFCA" w14:textId="39FC96F0" w:rsidR="001B1F06" w:rsidRPr="00597040" w:rsidRDefault="008F7C88" w:rsidP="001B1F06">
      <w:pPr>
        <w:pStyle w:val="NormalWeb"/>
        <w:spacing w:line="480" w:lineRule="auto"/>
        <w:ind w:firstLine="720"/>
        <w:rPr>
          <w:rFonts w:ascii="Arial" w:hAnsi="Arial" w:cs="Arial"/>
          <w:color w:val="000000" w:themeColor="text1"/>
        </w:rPr>
      </w:pPr>
      <w:r w:rsidRPr="00597040">
        <w:rPr>
          <w:rFonts w:ascii="Arial" w:hAnsi="Arial" w:cs="Arial"/>
          <w:color w:val="000000" w:themeColor="text1"/>
        </w:rPr>
        <w:t>The controversy over screening persists</w:t>
      </w:r>
      <w:r w:rsidR="00BC63F3" w:rsidRPr="00597040">
        <w:rPr>
          <w:rFonts w:ascii="Arial" w:hAnsi="Arial" w:cs="Arial"/>
          <w:color w:val="000000" w:themeColor="text1"/>
        </w:rPr>
        <w:t xml:space="preserve"> </w:t>
      </w:r>
      <w:r w:rsidRPr="00597040">
        <w:rPr>
          <w:rFonts w:ascii="Arial" w:hAnsi="Arial" w:cs="Arial"/>
          <w:color w:val="000000" w:themeColor="text1"/>
        </w:rPr>
        <w:t xml:space="preserve">because of disagreement over the precise contributions of screening and </w:t>
      </w:r>
      <w:r w:rsidR="00692A42" w:rsidRPr="00597040">
        <w:rPr>
          <w:rFonts w:ascii="Arial" w:hAnsi="Arial" w:cs="Arial"/>
          <w:color w:val="000000" w:themeColor="text1"/>
          <w:highlight w:val="yellow"/>
        </w:rPr>
        <w:t>advances</w:t>
      </w:r>
      <w:r w:rsidRPr="00597040">
        <w:rPr>
          <w:rFonts w:ascii="Arial" w:hAnsi="Arial" w:cs="Arial"/>
          <w:color w:val="000000" w:themeColor="text1"/>
          <w:highlight w:val="yellow"/>
        </w:rPr>
        <w:t xml:space="preserve"> </w:t>
      </w:r>
      <w:r w:rsidRPr="00597040">
        <w:rPr>
          <w:rFonts w:ascii="Arial" w:hAnsi="Arial" w:cs="Arial"/>
          <w:color w:val="000000" w:themeColor="text1"/>
        </w:rPr>
        <w:t>in breast cancer treatment on reductions in breast cancer mortality</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and the resulting improvement in the survival of breast cancer patients over time</w:t>
      </w:r>
      <w:r w:rsidRPr="00597040">
        <w:rPr>
          <w:rFonts w:ascii="Arial" w:hAnsi="Arial" w:cs="Arial"/>
          <w:color w:val="000000" w:themeColor="text1"/>
        </w:rPr>
        <w:t xml:space="preserve">.  Quantifying these contributions requires the simultaneous assessment of three components: [1] changes in the distribution of stage at diagnosis over time because women diagnosed at earlier stages typically live longer than women diagnosed at later stages, [2] </w:t>
      </w:r>
      <w:r w:rsidR="00692A42" w:rsidRPr="00597040">
        <w:rPr>
          <w:rFonts w:ascii="Arial" w:hAnsi="Arial" w:cs="Arial"/>
          <w:color w:val="000000" w:themeColor="text1"/>
          <w:highlight w:val="yellow"/>
        </w:rPr>
        <w:t>better</w:t>
      </w:r>
      <w:r w:rsidRPr="00597040">
        <w:rPr>
          <w:rFonts w:ascii="Arial" w:hAnsi="Arial" w:cs="Arial"/>
          <w:color w:val="000000" w:themeColor="text1"/>
          <w:highlight w:val="yellow"/>
        </w:rPr>
        <w:t xml:space="preserve"> </w:t>
      </w:r>
      <w:r w:rsidRPr="00597040">
        <w:rPr>
          <w:rFonts w:ascii="Arial" w:hAnsi="Arial" w:cs="Arial"/>
          <w:color w:val="000000" w:themeColor="text1"/>
        </w:rPr>
        <w:t>breast cancer treatment</w:t>
      </w:r>
      <w:r w:rsidR="00692A42" w:rsidRPr="00597040">
        <w:rPr>
          <w:rFonts w:ascii="Arial" w:hAnsi="Arial" w:cs="Arial"/>
          <w:color w:val="000000" w:themeColor="text1"/>
        </w:rPr>
        <w:t>s</w:t>
      </w:r>
      <w:r w:rsidRPr="00597040">
        <w:rPr>
          <w:rFonts w:ascii="Arial" w:hAnsi="Arial" w:cs="Arial"/>
          <w:color w:val="000000" w:themeColor="text1"/>
        </w:rPr>
        <w:t xml:space="preserve"> that reduce fatality rates from breast cancer, and [3] </w:t>
      </w:r>
      <w:r w:rsidR="001B1F06" w:rsidRPr="00597040">
        <w:rPr>
          <w:rFonts w:ascii="Arial" w:hAnsi="Arial" w:cs="Arial"/>
          <w:color w:val="000000" w:themeColor="text1"/>
          <w:highlight w:val="yellow"/>
        </w:rPr>
        <w:t>better</w:t>
      </w:r>
      <w:r w:rsidRPr="00597040">
        <w:rPr>
          <w:rFonts w:ascii="Arial" w:hAnsi="Arial" w:cs="Arial"/>
          <w:color w:val="000000" w:themeColor="text1"/>
        </w:rPr>
        <w:t xml:space="preserve"> prevention and treatment of other diseases that are the leading causes of death among women diagnosed with early stage breast cancer (e.g., cardiovascular disease [CVD]).  </w:t>
      </w:r>
      <w:r w:rsidR="00606344">
        <w:rPr>
          <w:rFonts w:ascii="Arial" w:hAnsi="Arial" w:cs="Arial"/>
          <w:color w:val="000000" w:themeColor="text1"/>
        </w:rPr>
        <w:t>P</w:t>
      </w:r>
      <w:r w:rsidRPr="00597040">
        <w:rPr>
          <w:rFonts w:ascii="Arial" w:hAnsi="Arial" w:cs="Arial"/>
          <w:color w:val="000000" w:themeColor="text1"/>
        </w:rPr>
        <w:t xml:space="preserve">revious research only estimated the contribution of screening and attributed the remainder to the contribution of </w:t>
      </w:r>
      <w:r w:rsidR="001B1F06" w:rsidRPr="00597040">
        <w:rPr>
          <w:rFonts w:ascii="Arial" w:hAnsi="Arial" w:cs="Arial"/>
          <w:color w:val="000000" w:themeColor="text1"/>
          <w:highlight w:val="yellow"/>
        </w:rPr>
        <w:t>breast cancer</w:t>
      </w:r>
      <w:r w:rsidR="001B1F06" w:rsidRPr="00597040">
        <w:rPr>
          <w:rFonts w:ascii="Arial" w:hAnsi="Arial" w:cs="Arial"/>
          <w:color w:val="000000" w:themeColor="text1"/>
        </w:rPr>
        <w:t xml:space="preserve"> </w:t>
      </w:r>
      <w:r w:rsidRPr="00597040">
        <w:rPr>
          <w:rFonts w:ascii="Arial" w:hAnsi="Arial" w:cs="Arial"/>
          <w:color w:val="000000" w:themeColor="text1"/>
        </w:rPr>
        <w:t>treatment.</w:t>
      </w:r>
      <w:r w:rsidR="00BB21A3" w:rsidRPr="00597040">
        <w:rPr>
          <w:rFonts w:ascii="Arial" w:hAnsi="Arial" w:cs="Arial"/>
          <w:color w:val="000000" w:themeColor="text1"/>
        </w:rPr>
        <w:fldChar w:fldCharType="begin"/>
      </w:r>
      <w:r w:rsidR="00CA5573" w:rsidRPr="00597040">
        <w:rPr>
          <w:rFonts w:ascii="Arial" w:hAnsi="Arial" w:cs="Arial"/>
          <w:color w:val="000000" w:themeColor="text1"/>
        </w:rPr>
        <w:instrText xml:space="preserve"> ADDIN ZOTERO_ITEM CSL_CITATION {"citationID":"tF7571Vw","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BB21A3" w:rsidRPr="00597040">
        <w:rPr>
          <w:rFonts w:ascii="Arial" w:hAnsi="Arial" w:cs="Arial"/>
          <w:color w:val="000000" w:themeColor="text1"/>
        </w:rPr>
        <w:fldChar w:fldCharType="separate"/>
      </w:r>
      <w:r w:rsidR="001B1F06" w:rsidRPr="00597040">
        <w:rPr>
          <w:rFonts w:ascii="Arial" w:eastAsia="Times New Roman" w:hAnsi="Arial" w:cs="Arial"/>
          <w:color w:val="000000" w:themeColor="text1"/>
          <w:vertAlign w:val="superscript"/>
        </w:rPr>
        <w:t>11</w:t>
      </w:r>
      <w:r w:rsidR="00BB21A3" w:rsidRPr="00597040">
        <w:rPr>
          <w:rFonts w:ascii="Arial" w:hAnsi="Arial" w:cs="Arial"/>
          <w:color w:val="000000" w:themeColor="text1"/>
        </w:rPr>
        <w:fldChar w:fldCharType="end"/>
      </w:r>
      <w:r w:rsidRPr="00597040">
        <w:rPr>
          <w:rFonts w:ascii="Arial" w:hAnsi="Arial" w:cs="Arial"/>
          <w:color w:val="000000" w:themeColor="text1"/>
        </w:rPr>
        <w:t xml:space="preserve">  Thus, </w:t>
      </w:r>
      <w:r w:rsidR="001B1F06" w:rsidRPr="00597040">
        <w:rPr>
          <w:rFonts w:ascii="Arial" w:hAnsi="Arial" w:cs="Arial"/>
          <w:color w:val="000000" w:themeColor="text1"/>
          <w:highlight w:val="yellow"/>
        </w:rPr>
        <w:t>this</w:t>
      </w:r>
      <w:r w:rsidR="001B1F06" w:rsidRPr="00597040">
        <w:rPr>
          <w:rFonts w:ascii="Arial" w:hAnsi="Arial" w:cs="Arial"/>
          <w:color w:val="000000" w:themeColor="text1"/>
        </w:rPr>
        <w:t xml:space="preserve"> </w:t>
      </w:r>
      <w:r w:rsidR="001B1F06" w:rsidRPr="00597040">
        <w:rPr>
          <w:rFonts w:ascii="Arial" w:hAnsi="Arial" w:cs="Arial"/>
          <w:color w:val="000000" w:themeColor="text1"/>
          <w:highlight w:val="yellow"/>
        </w:rPr>
        <w:t>study was</w:t>
      </w:r>
      <w:r w:rsidR="001B1F06" w:rsidRPr="00597040">
        <w:rPr>
          <w:rFonts w:ascii="Arial" w:hAnsi="Arial" w:cs="Arial"/>
          <w:color w:val="000000" w:themeColor="text1"/>
        </w:rPr>
        <w:t xml:space="preserve"> </w:t>
      </w:r>
      <w:r w:rsidRPr="00597040">
        <w:rPr>
          <w:rFonts w:ascii="Arial" w:hAnsi="Arial" w:cs="Arial"/>
          <w:color w:val="000000" w:themeColor="text1"/>
        </w:rPr>
        <w:t xml:space="preserve">vulnerable to overestimating the contribution of breast cancer treatment because </w:t>
      </w:r>
      <w:r w:rsidR="001B1F06" w:rsidRPr="00597040">
        <w:rPr>
          <w:rFonts w:ascii="Arial" w:hAnsi="Arial" w:cs="Arial"/>
          <w:color w:val="000000" w:themeColor="text1"/>
          <w:highlight w:val="yellow"/>
        </w:rPr>
        <w:t>it</w:t>
      </w:r>
      <w:r w:rsidR="001B1F06" w:rsidRPr="00597040">
        <w:rPr>
          <w:rFonts w:ascii="Arial" w:hAnsi="Arial" w:cs="Arial"/>
          <w:color w:val="000000" w:themeColor="text1"/>
        </w:rPr>
        <w:t xml:space="preserve"> </w:t>
      </w:r>
      <w:r w:rsidRPr="00597040">
        <w:rPr>
          <w:rFonts w:ascii="Arial" w:hAnsi="Arial" w:cs="Arial"/>
          <w:color w:val="000000" w:themeColor="text1"/>
        </w:rPr>
        <w:t xml:space="preserve">failed to account for the substantial </w:t>
      </w:r>
      <w:r w:rsidRPr="00597040">
        <w:rPr>
          <w:rFonts w:ascii="Arial" w:hAnsi="Arial" w:cs="Arial"/>
          <w:color w:val="000000" w:themeColor="text1"/>
        </w:rPr>
        <w:lastRenderedPageBreak/>
        <w:t xml:space="preserve">improvements in the treatment of other diseases that independently </w:t>
      </w:r>
      <w:r w:rsidR="0025059A" w:rsidRPr="00597040">
        <w:rPr>
          <w:rFonts w:ascii="Arial" w:hAnsi="Arial" w:cs="Arial"/>
          <w:color w:val="000000" w:themeColor="text1"/>
          <w:highlight w:val="yellow"/>
        </w:rPr>
        <w:t>increased</w:t>
      </w:r>
      <w:r w:rsidR="00692A42" w:rsidRPr="00597040">
        <w:rPr>
          <w:rFonts w:ascii="Arial" w:hAnsi="Arial" w:cs="Arial"/>
          <w:color w:val="000000" w:themeColor="text1"/>
        </w:rPr>
        <w:t xml:space="preserve"> </w:t>
      </w:r>
      <w:r w:rsidRPr="00597040">
        <w:rPr>
          <w:rFonts w:ascii="Arial" w:hAnsi="Arial" w:cs="Arial"/>
          <w:color w:val="000000" w:themeColor="text1"/>
        </w:rPr>
        <w:t xml:space="preserve">survival among </w:t>
      </w:r>
      <w:r w:rsidR="00692A42" w:rsidRPr="00597040">
        <w:rPr>
          <w:rFonts w:ascii="Arial" w:hAnsi="Arial" w:cs="Arial"/>
          <w:color w:val="000000" w:themeColor="text1"/>
        </w:rPr>
        <w:t xml:space="preserve">the </w:t>
      </w:r>
      <w:r w:rsidR="0025059A" w:rsidRPr="00597040">
        <w:rPr>
          <w:rFonts w:ascii="Arial" w:hAnsi="Arial" w:cs="Arial"/>
          <w:color w:val="000000" w:themeColor="text1"/>
          <w:highlight w:val="yellow"/>
        </w:rPr>
        <w:t>growing</w:t>
      </w:r>
      <w:r w:rsidRPr="00597040">
        <w:rPr>
          <w:rFonts w:ascii="Arial" w:hAnsi="Arial" w:cs="Arial"/>
          <w:color w:val="000000" w:themeColor="text1"/>
        </w:rPr>
        <w:t xml:space="preserve"> number of women diagnosed with early stage breast cancer.  </w:t>
      </w:r>
      <w:r w:rsidR="001B1F06" w:rsidRPr="00597040">
        <w:rPr>
          <w:rFonts w:ascii="Arial" w:hAnsi="Arial" w:cs="Arial"/>
          <w:color w:val="000000" w:themeColor="text1"/>
          <w:highlight w:val="yellow"/>
        </w:rPr>
        <w:t>Other</w:t>
      </w:r>
      <w:r w:rsidR="001B1F06" w:rsidRPr="00597040">
        <w:rPr>
          <w:rFonts w:ascii="Arial" w:hAnsi="Arial" w:cs="Arial"/>
          <w:color w:val="000000" w:themeColor="text1"/>
        </w:rPr>
        <w:t xml:space="preserve"> </w:t>
      </w:r>
      <w:r w:rsidR="001B1F06" w:rsidRPr="00597040">
        <w:rPr>
          <w:rFonts w:ascii="Arial" w:hAnsi="Arial" w:cs="Arial"/>
          <w:color w:val="000000" w:themeColor="text1"/>
          <w:shd w:val="clear" w:color="auto" w:fill="FFFF00"/>
        </w:rPr>
        <w:t xml:space="preserve">studies only focus on the reduction in breast cancer mortality rates rather than reductions in overall mortality rates and, </w:t>
      </w:r>
      <w:r w:rsidR="00A0178D">
        <w:rPr>
          <w:rFonts w:ascii="Arial" w:hAnsi="Arial" w:cs="Arial"/>
          <w:color w:val="000000" w:themeColor="text1"/>
          <w:shd w:val="clear" w:color="auto" w:fill="FFFF00"/>
        </w:rPr>
        <w:t>consequently</w:t>
      </w:r>
      <w:r w:rsidR="001B1F06" w:rsidRPr="00597040">
        <w:rPr>
          <w:rFonts w:ascii="Arial" w:hAnsi="Arial" w:cs="Arial"/>
          <w:color w:val="000000" w:themeColor="text1"/>
          <w:shd w:val="clear" w:color="auto" w:fill="FFFF00"/>
        </w:rPr>
        <w:t>, inherently ignore</w:t>
      </w:r>
      <w:r w:rsidR="002D43CB">
        <w:rPr>
          <w:rFonts w:ascii="Arial" w:hAnsi="Arial" w:cs="Arial"/>
          <w:color w:val="000000" w:themeColor="text1"/>
          <w:shd w:val="clear" w:color="auto" w:fill="FFFF00"/>
        </w:rPr>
        <w:t>d</w:t>
      </w:r>
      <w:r w:rsidR="001B1F06" w:rsidRPr="00597040">
        <w:rPr>
          <w:rFonts w:ascii="Arial" w:hAnsi="Arial" w:cs="Arial"/>
          <w:color w:val="000000" w:themeColor="text1"/>
          <w:shd w:val="clear" w:color="auto" w:fill="FFFF00"/>
        </w:rPr>
        <w:t xml:space="preserve"> the substantial improvements in the prevention and treatment of other diseases.</w:t>
      </w:r>
      <w:r w:rsidR="0025059A" w:rsidRPr="00597040">
        <w:rPr>
          <w:rFonts w:ascii="Arial" w:hAnsi="Arial" w:cs="Arial"/>
          <w:color w:val="000000" w:themeColor="text1"/>
          <w:shd w:val="clear" w:color="auto" w:fill="FFFF00"/>
        </w:rPr>
        <w:fldChar w:fldCharType="begin"/>
      </w:r>
      <w:r w:rsidR="0025059A" w:rsidRPr="00597040">
        <w:rPr>
          <w:rFonts w:ascii="Arial" w:hAnsi="Arial" w:cs="Arial"/>
          <w:color w:val="000000" w:themeColor="text1"/>
          <w:shd w:val="clear" w:color="auto" w:fill="FFFF00"/>
        </w:rPr>
        <w:instrText xml:space="preserve"> ADDIN ZOTERO_ITEM CSL_CITATION {"citationID":"rcgrijp91","properties":{"formattedCitation":"{\\rtf \\super 1,12\\nosupersub{}}","plainCitation":"1,12"},"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id":7420,"uris":["http://zotero.org/users/39665/items/P3B7TZF9"],"uri":["http://zotero.org/users/39665/items/P3B7TZF9"],"itemData":{"id":7420,"type":"article-journal","title":"Improvements in US Breast Cancer Survival and Proportion Explained by Tumor Size and Estrogen-Receptor Status","container-title":"Journal of Clinical Oncology","page":"JCO.2014.59.9191","source":"jco.ascopubs.org","abstract":"Purpose Breast cancer mortality began declining in many Western countries during the late 1980s. We estimated the proportion of improvements in stage- and age-specific breast cancer survival in the United States explained by tumor size or estrogen receptor (ER) status.\nMethods We estimated hazard ratios for breast cancer–specific death from time of invasive breast cancer diagnosis in the National Cancer Institute's Surveillance, Epidemiology, and End Results 9 Registries Database from 1973 to 2010, with and without stratification by tumor size and ER status.\nResults Hazards from breast cancer–specific death declined from 1973 to 2010, not only in the first 5 years after diagnosis, but also thereafter. Stratification by tumor size explained less than 17% of the improvements comparing 2005 to 2010 versus 1973 to 1979, except for women age ≥ 70 years with local (49%) or regional (38%) disease. Tumor size usually accounted for more of the improvement in the first 5 years after diagnosis than later. Additional adjustment for ER status (positive, negative, or unknown) from 1990 to 2010 did not explain much more of the improvement, except for women age ≥ 70 years within 5 years after diagnosis.\nConclusion Most stage-specific survival improvement in women younger than age 70 years old is unexplained by tumor size and ER status, suggesting a key role for treatment. In the first 5 years after diagnosis, tumor size contributed importantly for women ≥ 70 years old with local and regional stage, and stratification by tumor size and ER status explained even more of the survival improvement among women age ≥ 70 years.","DOI":"10.1200/JCO.2014.59.9191","ISSN":"0732-183X, 1527-7755","note":"PMID: 26195709","journalAbbreviation":"JCO","language":"en","author":[{"family":"Park","given":"Ju-Hyun"},{"family":"Anderson","given":"William F."},{"family":"Gail","given":"Mitchell H."}],"issued":{"date-parts":[["2015",7,20]]},"PMID":"26195709"}}],"schema":"https://github.com/citation-style-language/schema/raw/master/csl-citation.json"} </w:instrText>
      </w:r>
      <w:r w:rsidR="0025059A" w:rsidRPr="00597040">
        <w:rPr>
          <w:rFonts w:ascii="Arial" w:hAnsi="Arial" w:cs="Arial"/>
          <w:color w:val="000000" w:themeColor="text1"/>
          <w:shd w:val="clear" w:color="auto" w:fill="FFFF00"/>
        </w:rPr>
        <w:fldChar w:fldCharType="separate"/>
      </w:r>
      <w:r w:rsidR="0025059A" w:rsidRPr="00597040">
        <w:rPr>
          <w:rFonts w:ascii="Arial" w:eastAsia="Times New Roman" w:hAnsi="Arial" w:cs="Arial"/>
          <w:color w:val="000000" w:themeColor="text1"/>
          <w:vertAlign w:val="superscript"/>
        </w:rPr>
        <w:t>1,12</w:t>
      </w:r>
      <w:r w:rsidR="0025059A" w:rsidRPr="00597040">
        <w:rPr>
          <w:rFonts w:ascii="Arial" w:hAnsi="Arial" w:cs="Arial"/>
          <w:color w:val="000000" w:themeColor="text1"/>
          <w:shd w:val="clear" w:color="auto" w:fill="FFFF00"/>
        </w:rPr>
        <w:fldChar w:fldCharType="end"/>
      </w:r>
      <w:r w:rsidR="001B1F06" w:rsidRPr="00597040">
        <w:rPr>
          <w:rFonts w:ascii="Arial" w:hAnsi="Arial" w:cs="Arial"/>
          <w:color w:val="000000" w:themeColor="text1"/>
          <w:shd w:val="clear" w:color="auto" w:fill="FFFF00"/>
        </w:rPr>
        <w:t xml:space="preserve">  Thus, these studies </w:t>
      </w:r>
      <w:r w:rsidR="00603616">
        <w:rPr>
          <w:rFonts w:ascii="Arial" w:hAnsi="Arial" w:cs="Arial"/>
          <w:color w:val="000000" w:themeColor="text1"/>
          <w:shd w:val="clear" w:color="auto" w:fill="FFFF00"/>
        </w:rPr>
        <w:t>could not</w:t>
      </w:r>
      <w:r w:rsidR="00603616" w:rsidRPr="00597040">
        <w:rPr>
          <w:rFonts w:ascii="Arial" w:hAnsi="Arial" w:cs="Arial"/>
          <w:color w:val="000000" w:themeColor="text1"/>
          <w:shd w:val="clear" w:color="auto" w:fill="FFFF00"/>
        </w:rPr>
        <w:t xml:space="preserve"> </w:t>
      </w:r>
      <w:r w:rsidR="001B1F06" w:rsidRPr="00597040">
        <w:rPr>
          <w:rFonts w:ascii="Arial" w:hAnsi="Arial" w:cs="Arial"/>
          <w:color w:val="000000" w:themeColor="text1"/>
          <w:shd w:val="clear" w:color="auto" w:fill="FFFF00"/>
        </w:rPr>
        <w:t>quantify the contribution of screening on the increase in overall survival of breast cancer patients over time.</w:t>
      </w:r>
      <w:r w:rsidR="001B1F06" w:rsidRPr="00597040">
        <w:rPr>
          <w:rFonts w:ascii="Arial" w:hAnsi="Arial" w:cs="Arial"/>
          <w:strike/>
          <w:color w:val="000000" w:themeColor="text1"/>
        </w:rPr>
        <w:t xml:space="preserve">   </w:t>
      </w:r>
    </w:p>
    <w:p w14:paraId="15A1B436" w14:textId="24309020" w:rsidR="0025059A" w:rsidRPr="00597040" w:rsidRDefault="001B1F06" w:rsidP="0025059A">
      <w:pPr>
        <w:pStyle w:val="Normal2"/>
        <w:spacing w:line="480" w:lineRule="auto"/>
        <w:rPr>
          <w:color w:val="000000" w:themeColor="text1"/>
          <w:sz w:val="24"/>
          <w:szCs w:val="24"/>
        </w:rPr>
      </w:pPr>
      <w:r w:rsidRPr="00597040">
        <w:rPr>
          <w:color w:val="000000" w:themeColor="text1"/>
          <w:sz w:val="24"/>
          <w:szCs w:val="24"/>
        </w:rPr>
        <w:tab/>
      </w:r>
      <w:r w:rsidR="008F7C88" w:rsidRPr="00597040">
        <w:rPr>
          <w:color w:val="000000" w:themeColor="text1"/>
          <w:sz w:val="24"/>
          <w:szCs w:val="24"/>
        </w:rPr>
        <w:t xml:space="preserve">In this study, we address these research gaps and quantify the contribution of the three factors that could have led to the gain in life expectancy among breast cancer patients: earlier detection,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the treatment of other diseases.  We extend and improve prior research in three ways: (a) our analytic approach capture the interrelationship of these three components, (b) we base </w:t>
      </w:r>
      <w:r w:rsidR="006A2F8A" w:rsidRPr="00597040">
        <w:rPr>
          <w:color w:val="000000" w:themeColor="text1"/>
          <w:sz w:val="24"/>
          <w:szCs w:val="24"/>
          <w:highlight w:val="yellow"/>
        </w:rPr>
        <w:t xml:space="preserve">our </w:t>
      </w:r>
      <w:r w:rsidR="008F7C88" w:rsidRPr="00597040">
        <w:rPr>
          <w:color w:val="000000" w:themeColor="text1"/>
          <w:sz w:val="24"/>
          <w:szCs w:val="24"/>
        </w:rPr>
        <w:t xml:space="preserve">results on the observed mortality experience of actual breast cancer patients rather than on simulation of the progression of breast cancer, and (c) we utilize case fatality rates that avoids biases inherent in survival time data.  We measure earlier detection, which resulted from more widespread screening and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in screening technology</w:t>
      </w:r>
      <w:r w:rsidR="009C2EC3" w:rsidRPr="00597040">
        <w:rPr>
          <w:color w:val="000000" w:themeColor="text1"/>
          <w:sz w:val="24"/>
          <w:szCs w:val="24"/>
        </w:rPr>
        <w:t>,</w:t>
      </w:r>
      <w:r w:rsidR="009C2EC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18sdrqqjfp","properties":{"formattedCitation":"{\\rtf \\super 13\\nosupersub{}}","plainCitation":"13"},"citationItems":[{"id":2555,"uris":["http://zotero.org/users/39665/items/QTQH83JG"],"uri":["http://zotero.org/users/39665/items/QTQH83JG"],"itemData":{"id":2555,"type":"article-journal","title":"Digital Mammography Imaging: Breast Tomosynthesis and Advanced Applications","container-title":"Radiologic clinics of North America","page":"917-929","volume":"48","issue":"5","source":"PubMed Central","abstract":"This article discusses recent developments in advanced derivative technologies associated with digital mammography. Digital breast tomosynthesis – its principles, development, and early clinical trials are reviewed. Contrast enhanced digital mammography and combined imaging systems with digital mammography and ultrasound are also discussed. Although all these methods are currently research programs, they hold promise for improving cancer detection and characterization if early results are confirmed by clinical trials.","DOI":"10.1016/j.rcl.2010.06.009","ISSN":"0033-8389","note":"PMID: 20868894\nPMCID: PMC3118307","shortTitle":"Digital Mammography Imaging","journalAbbreviation":"Radiol Clin North Am","author":[{"family":"Helvie","given":"Mark A."}],"issued":{"date-parts":[["2010",9]]},"PMID":"20868894","PMCID":"PMC3118307"}}],"schema":"https://github.com/citation-style-language/schema/raw/master/csl-citation.json"} </w:instrText>
      </w:r>
      <w:r w:rsidR="009C2EC3" w:rsidRPr="00597040">
        <w:rPr>
          <w:color w:val="000000" w:themeColor="text1"/>
          <w:sz w:val="24"/>
          <w:szCs w:val="24"/>
        </w:rPr>
        <w:fldChar w:fldCharType="separate"/>
      </w:r>
      <w:r w:rsidR="0025059A" w:rsidRPr="00597040">
        <w:rPr>
          <w:rFonts w:eastAsia="Times New Roman"/>
          <w:color w:val="000000" w:themeColor="text1"/>
          <w:sz w:val="24"/>
          <w:vertAlign w:val="superscript"/>
        </w:rPr>
        <w:t>13</w:t>
      </w:r>
      <w:r w:rsidR="009C2EC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 xml:space="preserve">by the changes over time in the </w:t>
      </w:r>
      <w:r w:rsidR="0025059A" w:rsidRPr="00597040">
        <w:rPr>
          <w:color w:val="000000" w:themeColor="text1"/>
          <w:sz w:val="24"/>
          <w:szCs w:val="24"/>
          <w:highlight w:val="yellow"/>
        </w:rPr>
        <w:t>distribution</w:t>
      </w:r>
      <w:r w:rsidR="0025059A" w:rsidRPr="00597040">
        <w:rPr>
          <w:color w:val="000000" w:themeColor="text1"/>
          <w:sz w:val="24"/>
          <w:szCs w:val="24"/>
        </w:rPr>
        <w:t xml:space="preserve"> </w:t>
      </w:r>
      <w:r w:rsidR="008F7C88" w:rsidRPr="00597040">
        <w:rPr>
          <w:color w:val="000000" w:themeColor="text1"/>
          <w:sz w:val="24"/>
          <w:szCs w:val="24"/>
        </w:rPr>
        <w:t xml:space="preserve">of tumor sizes of newly diagnosed breast cancer patients.  We measure </w:t>
      </w:r>
      <w:r w:rsidR="00692A42" w:rsidRPr="00597040">
        <w:rPr>
          <w:color w:val="000000" w:themeColor="text1"/>
          <w:sz w:val="24"/>
          <w:szCs w:val="24"/>
          <w:highlight w:val="yellow"/>
        </w:rPr>
        <w:t>advanc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in breast cancer treatment and treatment of other diseases, which resulted from improvements in the delivery of existing </w:t>
      </w:r>
      <w:r w:rsidR="00A0178D" w:rsidRPr="009D3F41">
        <w:rPr>
          <w:color w:val="000000" w:themeColor="text1"/>
          <w:sz w:val="24"/>
          <w:szCs w:val="24"/>
          <w:highlight w:val="yellow"/>
        </w:rPr>
        <w:t>treatments</w:t>
      </w:r>
      <w:r w:rsidR="00A0178D">
        <w:rPr>
          <w:color w:val="000000" w:themeColor="text1"/>
          <w:sz w:val="24"/>
          <w:szCs w:val="24"/>
        </w:rPr>
        <w:t xml:space="preserve"> </w:t>
      </w:r>
      <w:r w:rsidR="008F7C88" w:rsidRPr="00597040">
        <w:rPr>
          <w:color w:val="000000" w:themeColor="text1"/>
          <w:sz w:val="24"/>
          <w:szCs w:val="24"/>
        </w:rPr>
        <w:t>and development of novel treatments,</w:t>
      </w:r>
      <w:r w:rsidR="00BB21A3" w:rsidRPr="00597040">
        <w:rPr>
          <w:color w:val="000000" w:themeColor="text1"/>
          <w:sz w:val="24"/>
          <w:szCs w:val="24"/>
        </w:rPr>
        <w:fldChar w:fldCharType="begin"/>
      </w:r>
      <w:r w:rsidR="0025059A" w:rsidRPr="00597040">
        <w:rPr>
          <w:color w:val="000000" w:themeColor="text1"/>
          <w:sz w:val="24"/>
          <w:szCs w:val="24"/>
        </w:rPr>
        <w:instrText xml:space="preserve"> ADDIN ZOTERO_ITEM CSL_CITATION {"citationID":"4c7SUAsu","properties":{"formattedCitation":"{\\rtf \\super 14,15\\nosupersub{}}","plainCitation":"14,15"},"citationItems":[{"id":319,"uris":["http://zotero.org/users/39665/items/52QZTNJB"],"uri":["http://zotero.org/users/39665/items/52QZTNJB"],"itemData":{"id":319,"type":"article-journal","title":"Consensus statement: treatment of early-stage breast cancer. National Institutes of Health Consensus Development Panel","container-title":"Journal of the National Cancer Institute. Monographs","page":"1-5","issue":"11","source":"PubMed","ISSN":"1052-6773","note":"PMID: 1627416","shortTitle":"Consensus statement","journalAbbreviation":"J. Natl. Cancer Inst. Monographs","language":"eng","issued":{"date-parts":[["1992"]]},"PMID":"1627416"}},{"id":849,"uris":["http://zotero.org/users/39665/items/9U6JQXRK"],"uri":["http://zotero.org/users/39665/items/9U6JQXRK"],"itemData":{"id":849,"type":"article-journal","title":"Tamoxifen for Prevention of Breast Cancer: Report of the National Surgical Adjuvant Breast and Bowel Project P-1 Study","container-title":"Journal of the National Cancer Institute","page":"1371-1388","volume":"90","issue":"18","source":"jnci.oxfordjournals.org","abstract":"Background: The finding of a decrease in contralateral breast cancer incidence following tamoxifen administration for adjuvant therapy led to the concept that the drug might play a role in breast cancer prevention. To test this hypothesis, the National Surgical Adjuvant Breast and Bowel Project initiated the Breast Cancer Prevention Trial (P-1) in 1992. Methods: Women (N = 13 388) at increased risk for breast cancer because they 1) were 60 years of age or older, 2) were 35–59 years of age with a 5-year predicted risk for breast cancer of at least 1.66%, or 3) had a history of lobular carcinoma in situ were randomly assigned to receive placebo (n = 6707) or 20 mg/day tamoxifen (n = 6681) for 5 years. Gail's algorithm, based on a multivariate logistic regression model using combinations of risk factors, was used to estimate the probability (risk) of occurrence of breast cancer over time. Results: Tamoxifen reduced the risk of invasive breast cancer by 49% (two-sided P&lt;.00001), with cumulative incidence through 69 months of follow-up of 43.4 versus 22.0 per 1000 women in the placebo and tamoxifen groups, respectively. The decreased risk occurred in women aged 49 years or younger (44%), 50–59 years (51%), and 60 years or older (55%); risk was also reduced in women with a history of lobular carcinoma in situ (56%) or atypical hyperplasia (86%) and in those with any category of predicted 5-year risk. Tamoxifen reduced the risk of noninvasive breast cancer by 50% (two-sided P&lt;.002). Tamoxifen reduced the occurrence of estrogen receptor-positive tumors by 69%, but no difference in the occurrence of estrogen receptor-negative tumors was seen. Tamoxifen administration did not alter the average annual rate of ischemic heart disease; however, a reduction in hip, radius (Colles'), and spine fractures was observed. The rate of endometrial cancer was increased in the tamoxifen group (risk ratio = 2.53; 95% confidence interval = 1.35–4.97); this increased risk occurred predominantly in women aged 50 years or older. All endometrial cancers in the tamoxifen group were stage I (localized disease); no endometrial cancer deaths have occurred in this group. No liver cancers or increase in colon, rectal, ovarian, or other tumors was observed in the tamoxifen group. The rates of stroke, pulmonary embolism, and deep-vein thrombosis were elevated in the tamoxifen group; these events occurred more frequently in women aged 50 years or older. Conclusions: Tamoxifen decreases the incidence of invasive and noninvasive breast cancer. Despite side effects resulting from administration of tamoxifen, its use as a breast cancer preventive agent is appropriate in many women at increased risk for the disease. [J Natl Cancer Inst 1998;90:1371–88]","DOI":"10.1093/jnci/90.18.1371","ISSN":"0027-8874, 1460-2105","note":"PMID: 9747868","shortTitle":"Tamoxifen for Prevention of Breast Cancer","journalAbbreviation":"JNCI J Natl Cancer Inst","language":"en","author":[{"family":"Fisher","given":"Bernard"},{"family":"Costantino","given":"Joseph P."},{"family":"Wickerham","given":"D. Lawrence"},{"family":"Redmond","given":"Carol K."},{"family":"Kavanah","given":"Maureen"},{"family":"Cronin","given":"Walter M."},{"family":"Vogel","given":"Victor"},{"family":"Robidoux","given":"André"},{"family":"Dimitrov","given":"Nikolay"},{"family":"Atkins","given":"James"},{"family":"Daly","given":"Mary"},{"family":"Wieand","given":"Samuel"},{"family":"Tan-Chiu","given":"Elizabeth"},{"family":"Ford","given":"Leslie"},{"family":"Wolmark","given":"Norman"},{"family":"Breast","given":"other National Surgical Adjuvant"},{"family":"Investigators","given":"Bowel Project"}],"issued":{"date-parts":[["1998",9,16]]},"PMID":"9747868"}}],"schema":"https://github.com/citation-style-language/schema/raw/master/csl-citation.json"} </w:instrText>
      </w:r>
      <w:r w:rsidR="00BB21A3" w:rsidRPr="00597040">
        <w:rPr>
          <w:color w:val="000000" w:themeColor="text1"/>
          <w:sz w:val="24"/>
          <w:szCs w:val="24"/>
        </w:rPr>
        <w:fldChar w:fldCharType="separate"/>
      </w:r>
      <w:r w:rsidR="0025059A" w:rsidRPr="00597040">
        <w:rPr>
          <w:rFonts w:eastAsia="Times New Roman"/>
          <w:color w:val="000000" w:themeColor="text1"/>
          <w:sz w:val="24"/>
          <w:vertAlign w:val="superscript"/>
        </w:rPr>
        <w:t>14,15</w:t>
      </w:r>
      <w:r w:rsidR="00BB21A3" w:rsidRPr="00597040">
        <w:rPr>
          <w:color w:val="000000" w:themeColor="text1"/>
          <w:sz w:val="24"/>
          <w:szCs w:val="24"/>
        </w:rPr>
        <w:fldChar w:fldCharType="end"/>
      </w:r>
      <w:r w:rsidR="009C2EC3" w:rsidRPr="00597040">
        <w:rPr>
          <w:color w:val="000000" w:themeColor="text1"/>
          <w:sz w:val="24"/>
          <w:szCs w:val="24"/>
        </w:rPr>
        <w:t xml:space="preserve"> </w:t>
      </w:r>
      <w:r w:rsidR="008F7C88" w:rsidRPr="00597040">
        <w:rPr>
          <w:color w:val="000000" w:themeColor="text1"/>
          <w:sz w:val="24"/>
          <w:szCs w:val="24"/>
        </w:rPr>
        <w:t>by reductions in case fatality rates from breast cancer and competing causes of death, respectively.  We also quantify how the contribution of earlier detection to gains in life expectancy varied by age at diagnosis</w:t>
      </w:r>
      <w:r w:rsidR="006A2F8A" w:rsidRPr="00597040">
        <w:rPr>
          <w:color w:val="000000" w:themeColor="text1"/>
          <w:sz w:val="24"/>
          <w:szCs w:val="24"/>
        </w:rPr>
        <w:t xml:space="preserve">, </w:t>
      </w:r>
      <w:r w:rsidR="006A2F8A" w:rsidRPr="00597040">
        <w:rPr>
          <w:color w:val="000000" w:themeColor="text1"/>
          <w:sz w:val="24"/>
          <w:szCs w:val="24"/>
          <w:highlight w:val="yellow"/>
        </w:rPr>
        <w:t>which</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directly </w:t>
      </w:r>
      <w:r w:rsidR="008F7C88" w:rsidRPr="00597040">
        <w:rPr>
          <w:color w:val="000000" w:themeColor="text1"/>
          <w:sz w:val="24"/>
          <w:szCs w:val="24"/>
          <w:highlight w:val="yellow"/>
        </w:rPr>
        <w:t>address</w:t>
      </w:r>
      <w:r w:rsidR="006A2F8A" w:rsidRPr="00597040">
        <w:rPr>
          <w:color w:val="000000" w:themeColor="text1"/>
          <w:sz w:val="24"/>
          <w:szCs w:val="24"/>
          <w:highlight w:val="yellow"/>
        </w:rPr>
        <w:t>es</w:t>
      </w:r>
      <w:r w:rsidR="008F7C88" w:rsidRPr="00597040">
        <w:rPr>
          <w:color w:val="000000" w:themeColor="text1"/>
          <w:sz w:val="24"/>
          <w:szCs w:val="24"/>
          <w:highlight w:val="yellow"/>
        </w:rPr>
        <w:t xml:space="preserve"> </w:t>
      </w:r>
      <w:r w:rsidR="008F7C88" w:rsidRPr="00597040">
        <w:rPr>
          <w:color w:val="000000" w:themeColor="text1"/>
          <w:sz w:val="24"/>
          <w:szCs w:val="24"/>
        </w:rPr>
        <w:t xml:space="preserve">the controversy </w:t>
      </w:r>
      <w:r w:rsidR="00A0178D" w:rsidRPr="009D3F41">
        <w:rPr>
          <w:color w:val="000000" w:themeColor="text1"/>
          <w:sz w:val="24"/>
          <w:szCs w:val="24"/>
          <w:highlight w:val="yellow"/>
        </w:rPr>
        <w:t xml:space="preserve">over the value of screening </w:t>
      </w:r>
      <w:r w:rsidR="00A0178D" w:rsidRPr="009D3F41">
        <w:rPr>
          <w:color w:val="000000" w:themeColor="text1"/>
          <w:sz w:val="24"/>
          <w:szCs w:val="24"/>
          <w:highlight w:val="yellow"/>
        </w:rPr>
        <w:lastRenderedPageBreak/>
        <w:t>at different ages</w:t>
      </w:r>
      <w:r w:rsidR="008F7C88" w:rsidRPr="00597040">
        <w:rPr>
          <w:color w:val="000000" w:themeColor="text1"/>
          <w:sz w:val="24"/>
          <w:szCs w:val="24"/>
        </w:rPr>
        <w:t xml:space="preserve">.  We focus on contributions to the gain in life expectancy, rather than the declines in breast cancer mortality rates, to account for concurrent improvements in mortality from competing causes of death and changes in the age structure of the US female population.  </w:t>
      </w:r>
      <w:r w:rsidR="0025059A" w:rsidRPr="00597040">
        <w:rPr>
          <w:color w:val="000000" w:themeColor="text1"/>
          <w:sz w:val="24"/>
          <w:szCs w:val="24"/>
          <w:highlight w:val="yellow"/>
        </w:rPr>
        <w:t xml:space="preserve">Finally, we vary the </w:t>
      </w:r>
      <w:r w:rsidR="00A0178D">
        <w:rPr>
          <w:color w:val="000000" w:themeColor="text1"/>
          <w:sz w:val="24"/>
          <w:szCs w:val="24"/>
          <w:highlight w:val="yellow"/>
        </w:rPr>
        <w:t xml:space="preserve">assumed </w:t>
      </w:r>
      <w:r w:rsidR="0025059A" w:rsidRPr="00597040">
        <w:rPr>
          <w:color w:val="000000" w:themeColor="text1"/>
          <w:sz w:val="24"/>
          <w:szCs w:val="24"/>
          <w:highlight w:val="yellow"/>
        </w:rPr>
        <w:t>level of overdiagnosis and re-quantify contributions to the gain in life expectancy.</w:t>
      </w:r>
    </w:p>
    <w:p w14:paraId="778B32E9" w14:textId="77777777" w:rsidR="008F7C88" w:rsidRPr="00597040" w:rsidRDefault="008F7C88" w:rsidP="0025059A">
      <w:pPr>
        <w:pStyle w:val="Normal2"/>
        <w:spacing w:line="480" w:lineRule="auto"/>
        <w:rPr>
          <w:color w:val="000000" w:themeColor="text1"/>
          <w:sz w:val="24"/>
          <w:szCs w:val="24"/>
        </w:rPr>
      </w:pPr>
    </w:p>
    <w:p w14:paraId="322D16CC"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2. METHODS</w:t>
      </w:r>
    </w:p>
    <w:p w14:paraId="06D05738" w14:textId="7615E880" w:rsidR="00023A72"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1  Analytic Methods</w:t>
      </w:r>
      <w:r w:rsidRPr="00597040">
        <w:rPr>
          <w:color w:val="000000" w:themeColor="text1"/>
          <w:sz w:val="24"/>
          <w:szCs w:val="24"/>
        </w:rPr>
        <w:t xml:space="preserve">.  We describe our analytic approach in Figure 1, which consists of two main steps.  </w:t>
      </w:r>
      <w:r w:rsidR="005136D3" w:rsidRPr="00597040">
        <w:rPr>
          <w:rFonts w:eastAsia="Times New Roman"/>
          <w:color w:val="000000" w:themeColor="text1"/>
          <w:sz w:val="24"/>
          <w:szCs w:val="24"/>
          <w:highlight w:val="yellow"/>
        </w:rPr>
        <w:t>The first step estimates the contribution of earlier detection to gains in life expectancy (component [1]).</w:t>
      </w:r>
      <w:r w:rsidR="00971EC6" w:rsidRPr="00597040">
        <w:rPr>
          <w:rFonts w:eastAsia="Times New Roman"/>
          <w:color w:val="000000" w:themeColor="text1"/>
          <w:sz w:val="24"/>
          <w:szCs w:val="24"/>
        </w:rPr>
        <w:t xml:space="preserve">  </w:t>
      </w:r>
      <w:r w:rsidR="00971EC6" w:rsidRPr="00597040">
        <w:rPr>
          <w:color w:val="000000" w:themeColor="text1"/>
          <w:sz w:val="24"/>
          <w:szCs w:val="24"/>
        </w:rPr>
        <w:t>W</w:t>
      </w:r>
      <w:r w:rsidRPr="00597040">
        <w:rPr>
          <w:color w:val="000000" w:themeColor="text1"/>
          <w:sz w:val="24"/>
          <w:szCs w:val="24"/>
        </w:rPr>
        <w:t>e began with all-cause incidence-based case fatality rates by tumor size</w:t>
      </w:r>
      <w:r w:rsidR="00971EC6" w:rsidRPr="00597040">
        <w:rPr>
          <w:color w:val="000000" w:themeColor="text1"/>
          <w:sz w:val="24"/>
          <w:szCs w:val="24"/>
        </w:rPr>
        <w:t xml:space="preserve">.  </w:t>
      </w:r>
      <w:r w:rsidR="00971EC6" w:rsidRPr="00597040">
        <w:rPr>
          <w:color w:val="000000" w:themeColor="text1"/>
          <w:sz w:val="24"/>
          <w:szCs w:val="24"/>
          <w:highlight w:val="yellow"/>
        </w:rPr>
        <w:t>An incidence-based case fatality rate (hereafter “fatality rates”) for a specific cohort of newly diagnosed breast cancer patients equals the ratio of the number of deaths occurring for this cohort and the total number of person-years lived by this cohort up to 10 years beyond their diagnosis (</w:t>
      </w:r>
      <w:proofErr w:type="spellStart"/>
      <w:r w:rsidR="00971EC6" w:rsidRPr="00597040">
        <w:rPr>
          <w:color w:val="000000" w:themeColor="text1"/>
          <w:sz w:val="24"/>
          <w:szCs w:val="24"/>
          <w:highlight w:val="yellow"/>
        </w:rPr>
        <w:t>eAppendix</w:t>
      </w:r>
      <w:proofErr w:type="spellEnd"/>
      <w:r w:rsidR="00971EC6" w:rsidRPr="00597040">
        <w:rPr>
          <w:color w:val="000000" w:themeColor="text1"/>
          <w:sz w:val="24"/>
          <w:szCs w:val="24"/>
          <w:highlight w:val="yellow"/>
        </w:rPr>
        <w:t xml:space="preserve"> A).</w:t>
      </w:r>
      <w:r w:rsidR="00971EC6" w:rsidRPr="00597040">
        <w:rPr>
          <w:color w:val="000000" w:themeColor="text1"/>
          <w:sz w:val="24"/>
          <w:szCs w:val="24"/>
          <w:highlight w:val="yellow"/>
        </w:rPr>
        <w:fldChar w:fldCharType="begin"/>
      </w:r>
      <w:r w:rsidR="00B078EC" w:rsidRPr="00597040">
        <w:rPr>
          <w:color w:val="000000" w:themeColor="text1"/>
          <w:sz w:val="24"/>
          <w:szCs w:val="24"/>
          <w:highlight w:val="yellow"/>
        </w:rPr>
        <w:instrText xml:space="preserve"> ADDIN ZOTERO_ITEM CSL_CITATION {"citationID":"Di4YblKg","properties":{"formattedCitation":"{\\rtf \\super 16,17\\nosupersub{}}","plainCitation":"16,17"},"citationItems":[{"id":2652,"uris":["http://zotero.org/users/39665/items/RNFM4QDD"],"uri":["http://zotero.org/users/39665/items/RNFM4QDD"],"itemData":{"id":2652,"type":"article-journal","title":"A method for partitioning cancer mortality trends by factors associated with diagnosis: an application to female breast cancer","container-title":"Journal of clinical epidemiology","page":"1451-1461","volume":"47","issue":"12","source":"NCBI PubMed","abstract":"U.S. cancer mortality data derived from information recorded on death certificates are frequently relied upon as an indicator of progress against cancer. A limitation of this measure is the lack of information pertaining to the onset of disease, such as year-of-diagnosis, age-at-diagnosis, stage of disease at diagnosis and histology of lesions. However, population-based cancer registries collect these types of data and allow the calculation of an incidence-file based mortality rate. This incidence-based mortality rate allows a partitioning of mortality by variables associated with the cancer onset. Breast cancer incidence-based mortality measures are created and compared to mortality rates based on death certificates over a comparable time period. Novel mortality measures, such as mortality rates by stage-at-diagnosis, age-at-diagnosis and year-of-diagnosis, are used to illustrate the value of this approach.","ISSN":"0895-4356","note":"PMID: 7730854","shortTitle":"A method for partitioning cancer mortality trends by factors associated with diagnosis","journalAbbreviation":"J Clin Epidemiol","author":[{"family":"Chu","given":"K C"},{"family":"Miller","given":"B A"},{"family":"Feuer","given":"E J"},{"family":"Hankey","given":"B F"}],"issued":{"date-parts":[["1994",12]]},"PMID":"7730854"}},{"id":2636,"uris":["http://zotero.org/users/39665/items/RHQB83MQ"],"uri":["http://zotero.org/users/39665/items/RHQB83MQ"],"itemData":{"id":2636,"type":"article-journal","title":"Trends in prostate cancer mortality among black men and white men in the United States","container-title":"Cancer","page":"1507-1516","volume":"97","issue":"6","source":"NCBI PubMed","abstract":"BACKGROUND\n\nProstate cancer mortality rates in the United States declined sharply after 1991 in white men and declined after 1992 in black men. The current study was conducted to investigate possible mechanisms for the declining prostate cancer mortality rates in the United States.\n\n\nMETHODS\n\nThe authors examined and compared patterns of prostate cancer incidence, survival rates, and mortality rates among black men and white men in the United States using the 1969-1999 U.S. prostate cancer mortality rates and the 1975-1999 prostate cancer incidence, survival, and incidence-based mortality rates from the Surveillance, Epidemiology, and End Results (SEER) Program for the U.S. population. The SEER data represent approximately 10% of the U.S. population.\n\n\nRESULTS\n\nProstate cancer incidence and mortality rates showed transient increases after 1986, when the U.S. Food and Drug Administration approved the use of prostate specific antigen (PSA) testing. The age-adjusted prostate cancer mortality rates for men age 50-84 years, however, have dropped below the rate in 1986 since 1995 for white men and since 1997 for black men. In fact, for white men ages 50-79 years, the 1998 and 1999 rates were the lowest observed since 1950. Incidence-based mortality rates by disease stage revealed that the recent declines were due to declines in distant disease mortality. Moreover, the decrease in distant disease mortality was due to a decline in distant disease incidence, and not to improved survival of patients with distant disease.\n\n\nCONCLUSIONS\n\nSimilar incidence, survival, and mortality rate patterns are seen in black men and white men in the United States, although with differences in the timing and magnitude of recent rate decreases. Increased detection of prostate cancer before it becomes metastatic, possibly reflecting increased use of PSA testing after 1986, may explain much of the recent mortality decrease in both white men and black men.","DOI":"10.1002/cncr.11212","ISSN":"0008-543X","note":"PMID: 12627516","journalAbbreviation":"Cancer","author":[{"family":"Chu","given":"Kenneth C"},{"family":"Tarone","given":"Robert E"},{"family":"Freeman","given":"Harold P"}],"issued":{"date-parts":[["2003",3,15]]},"PMID":"12627516"}}],"schema":"https://github.com/citation-style-language/schema/raw/master/csl-citation.json"} </w:instrText>
      </w:r>
      <w:r w:rsidR="00971EC6" w:rsidRPr="00597040">
        <w:rPr>
          <w:color w:val="000000" w:themeColor="text1"/>
          <w:sz w:val="24"/>
          <w:szCs w:val="24"/>
          <w:highlight w:val="yellow"/>
        </w:rPr>
        <w:fldChar w:fldCharType="separate"/>
      </w:r>
      <w:r w:rsidR="00B078EC" w:rsidRPr="00597040">
        <w:rPr>
          <w:rFonts w:eastAsia="Times New Roman"/>
          <w:color w:val="000000" w:themeColor="text1"/>
          <w:sz w:val="24"/>
          <w:vertAlign w:val="superscript"/>
        </w:rPr>
        <w:t>16,17</w:t>
      </w:r>
      <w:r w:rsidR="00971EC6" w:rsidRPr="00597040">
        <w:rPr>
          <w:color w:val="000000" w:themeColor="text1"/>
          <w:sz w:val="24"/>
          <w:szCs w:val="24"/>
          <w:highlight w:val="yellow"/>
        </w:rPr>
        <w:fldChar w:fldCharType="end"/>
      </w:r>
      <w:r w:rsidR="00971EC6" w:rsidRPr="00597040">
        <w:rPr>
          <w:color w:val="000000" w:themeColor="text1"/>
          <w:sz w:val="24"/>
          <w:szCs w:val="24"/>
          <w:highlight w:val="yellow"/>
          <w:vertAlign w:val="superscript"/>
        </w:rPr>
        <w:t xml:space="preserve"> </w:t>
      </w:r>
      <w:r w:rsidR="00971EC6" w:rsidRPr="00597040">
        <w:rPr>
          <w:color w:val="000000" w:themeColor="text1"/>
          <w:sz w:val="24"/>
          <w:szCs w:val="24"/>
          <w:highlight w:val="yellow"/>
        </w:rPr>
        <w:t xml:space="preserve">  We then</w:t>
      </w:r>
      <w:r w:rsidR="00971EC6" w:rsidRPr="00597040">
        <w:rPr>
          <w:color w:val="000000" w:themeColor="text1"/>
          <w:sz w:val="24"/>
          <w:szCs w:val="24"/>
        </w:rPr>
        <w:t xml:space="preserve"> </w:t>
      </w:r>
      <w:r w:rsidRPr="00597040">
        <w:rPr>
          <w:color w:val="000000" w:themeColor="text1"/>
          <w:sz w:val="24"/>
          <w:szCs w:val="24"/>
        </w:rPr>
        <w:t>adjusted the</w:t>
      </w:r>
      <w:r w:rsidR="00971EC6" w:rsidRPr="00597040">
        <w:rPr>
          <w:color w:val="000000" w:themeColor="text1"/>
          <w:sz w:val="24"/>
          <w:szCs w:val="24"/>
        </w:rPr>
        <w:t xml:space="preserve">se </w:t>
      </w:r>
      <w:r w:rsidR="00971EC6" w:rsidRPr="00597040">
        <w:rPr>
          <w:color w:val="000000" w:themeColor="text1"/>
          <w:sz w:val="24"/>
          <w:szCs w:val="24"/>
          <w:highlight w:val="yellow"/>
        </w:rPr>
        <w:t>fatality rates</w:t>
      </w:r>
      <w:r w:rsidRPr="00597040">
        <w:rPr>
          <w:color w:val="000000" w:themeColor="text1"/>
          <w:sz w:val="24"/>
          <w:szCs w:val="24"/>
        </w:rPr>
        <w:t xml:space="preserve"> for overdiagnosis, as described in Section 2.3. The adjusted tumor size-specific fatality rates served as the input to demographic life tables that produced tumor size-specific life expectancies in 1975 and 2002</w:t>
      </w:r>
      <w:r w:rsidR="000A0173" w:rsidRPr="00597040">
        <w:rPr>
          <w:color w:val="000000" w:themeColor="text1"/>
          <w:sz w:val="24"/>
          <w:szCs w:val="24"/>
        </w:rPr>
        <w:t xml:space="preserve"> </w:t>
      </w:r>
      <w:r w:rsidR="000A0173" w:rsidRPr="00597040">
        <w:rPr>
          <w:color w:val="000000" w:themeColor="text1"/>
          <w:sz w:val="24"/>
          <w:szCs w:val="24"/>
          <w:highlight w:val="yellow"/>
        </w:rPr>
        <w:t xml:space="preserve">(see </w:t>
      </w:r>
      <w:proofErr w:type="spellStart"/>
      <w:r w:rsidR="000A0173" w:rsidRPr="00597040">
        <w:rPr>
          <w:color w:val="000000" w:themeColor="text1"/>
          <w:sz w:val="24"/>
          <w:szCs w:val="24"/>
          <w:highlight w:val="yellow"/>
        </w:rPr>
        <w:t>eAppendix</w:t>
      </w:r>
      <w:proofErr w:type="spellEnd"/>
      <w:r w:rsidR="000A0173" w:rsidRPr="00597040">
        <w:rPr>
          <w:color w:val="000000" w:themeColor="text1"/>
          <w:sz w:val="24"/>
          <w:szCs w:val="24"/>
          <w:highlight w:val="yellow"/>
        </w:rPr>
        <w:t xml:space="preserve"> C for example of </w:t>
      </w:r>
      <w:r w:rsidR="000A0173" w:rsidRPr="00597040">
        <w:rPr>
          <w:rFonts w:eastAsia="Times New Roman"/>
          <w:color w:val="000000" w:themeColor="text1"/>
          <w:sz w:val="24"/>
          <w:szCs w:val="24"/>
          <w:highlight w:val="yellow"/>
        </w:rPr>
        <w:t>life table calculations)</w:t>
      </w:r>
      <w:r w:rsidRPr="00597040">
        <w:rPr>
          <w:color w:val="000000" w:themeColor="text1"/>
          <w:sz w:val="24"/>
          <w:szCs w:val="24"/>
          <w:highlight w:val="yellow"/>
        </w:rPr>
        <w:t>.</w:t>
      </w:r>
      <w:r w:rsidRPr="00597040">
        <w:rPr>
          <w:color w:val="000000" w:themeColor="text1"/>
          <w:sz w:val="24"/>
          <w:szCs w:val="24"/>
        </w:rPr>
        <w:t xml:space="preserve">  We calculated the overall life expectancy for each time period as the weighted average of the tumor-size specific life expectancies, where the weights corresponded to the annual </w:t>
      </w:r>
      <w:r w:rsidR="00FA71E1" w:rsidRPr="00597040">
        <w:rPr>
          <w:color w:val="000000" w:themeColor="text1"/>
          <w:sz w:val="24"/>
          <w:szCs w:val="24"/>
          <w:highlight w:val="yellow"/>
        </w:rPr>
        <w:t>distribution</w:t>
      </w:r>
      <w:r w:rsidR="00FA71E1" w:rsidRPr="00597040">
        <w:rPr>
          <w:color w:val="000000" w:themeColor="text1"/>
          <w:sz w:val="24"/>
          <w:szCs w:val="24"/>
        </w:rPr>
        <w:t xml:space="preserve"> </w:t>
      </w:r>
      <w:r w:rsidRPr="00597040">
        <w:rPr>
          <w:color w:val="000000" w:themeColor="text1"/>
          <w:sz w:val="24"/>
          <w:szCs w:val="24"/>
        </w:rPr>
        <w:t>of incident breast cancers by tumor size.  The gain in life expectancy was then computed as the difference in overall life expectancy between 1975 and 2002. Next, we utilized an esta</w:t>
      </w:r>
      <w:r w:rsidR="00E92607" w:rsidRPr="00597040">
        <w:rPr>
          <w:color w:val="000000" w:themeColor="text1"/>
          <w:sz w:val="24"/>
          <w:szCs w:val="24"/>
        </w:rPr>
        <w:t>blished demographic method (Kita</w:t>
      </w:r>
      <w:r w:rsidRPr="00597040">
        <w:rPr>
          <w:color w:val="000000" w:themeColor="text1"/>
          <w:sz w:val="24"/>
          <w:szCs w:val="24"/>
        </w:rPr>
        <w:t>gawa decomposition</w:t>
      </w:r>
      <w:r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d3c5bjia3","properties":{"formattedCitation":"{\\rtf \\super 18\\nosupersub{}}","plainCitation":"18"},"citationItems":[{"id":1579,"uris":["http://zotero.org/users/39665/items/G8VW6934"],"uri":["http://zotero.org/users/39665/items/G8VW6934"],"itemData":{"id":1579,"type":"article-journal","title":"Components of a Difference Between Two Rates*","container-title":"Journal of the American Statistical Association","page":"1168-1194","volume":"50","issue":"272","source":"Taylor and Francis+NEJM","abstract":"* Expanded version of a paper read at the annual meeting of the American Statistical Association held in Chicago, December 27–30, 1952. The preparation of this manuscript was sponsored jointly by the Population Research and Training Center, University of Chicago, and Scripps Foundation, Miami University—the latter through funds provided by the Rockefeller Foundation for the study of population distribution. The author is indebted to Philip M. Hauser, Donald J. Bogue, O. Dudley Duncan, Beverly Duncan and J. J. Feldman for a careful reading of the paper and many suggestive comments and criticisms.","DOI":"10.1080/01621459.1955.10501299","ISSN":"0162-1459","author":[{"family":"Kitagawa","given":"Evelyn M."}],"issued":{"date-parts":[["1955",12,1]]}}}],"schema":"https://github.com/citation-style-language/schema/raw/master/csl-citation.json"} </w:instrText>
      </w:r>
      <w:r w:rsidRPr="00597040">
        <w:rPr>
          <w:color w:val="000000" w:themeColor="text1"/>
          <w:sz w:val="24"/>
          <w:szCs w:val="24"/>
        </w:rPr>
        <w:fldChar w:fldCharType="separate"/>
      </w:r>
      <w:r w:rsidR="00B078EC" w:rsidRPr="00597040">
        <w:rPr>
          <w:rFonts w:eastAsia="Times New Roman"/>
          <w:color w:val="000000" w:themeColor="text1"/>
          <w:sz w:val="24"/>
          <w:vertAlign w:val="superscript"/>
        </w:rPr>
        <w:t>18</w:t>
      </w:r>
      <w:r w:rsidRPr="00597040">
        <w:rPr>
          <w:color w:val="000000" w:themeColor="text1"/>
          <w:sz w:val="24"/>
          <w:szCs w:val="24"/>
        </w:rPr>
        <w:fldChar w:fldCharType="end"/>
      </w:r>
      <w:r w:rsidRPr="00597040">
        <w:rPr>
          <w:color w:val="000000" w:themeColor="text1"/>
          <w:sz w:val="24"/>
          <w:szCs w:val="24"/>
        </w:rPr>
        <w:t xml:space="preserve">) to estimate how much of </w:t>
      </w:r>
      <w:r w:rsidRPr="00597040">
        <w:rPr>
          <w:color w:val="000000" w:themeColor="text1"/>
          <w:sz w:val="24"/>
          <w:szCs w:val="24"/>
        </w:rPr>
        <w:lastRenderedPageBreak/>
        <w:t xml:space="preserve">this gain in overall life expectancy was due to changes in the annual </w:t>
      </w:r>
      <w:r w:rsidR="000A0173" w:rsidRPr="00597040">
        <w:rPr>
          <w:color w:val="000000" w:themeColor="text1"/>
          <w:sz w:val="24"/>
          <w:szCs w:val="24"/>
          <w:highlight w:val="yellow"/>
        </w:rPr>
        <w:t>distribution</w:t>
      </w:r>
      <w:r w:rsidR="000A0173" w:rsidRPr="00597040">
        <w:rPr>
          <w:color w:val="000000" w:themeColor="text1"/>
          <w:sz w:val="24"/>
          <w:szCs w:val="24"/>
        </w:rPr>
        <w:t xml:space="preserve"> </w:t>
      </w:r>
      <w:r w:rsidRPr="00597040">
        <w:rPr>
          <w:color w:val="000000" w:themeColor="text1"/>
          <w:sz w:val="24"/>
          <w:szCs w:val="24"/>
        </w:rPr>
        <w:t>of incident breast cancers by tumor size</w:t>
      </w:r>
      <w:r w:rsidR="006A2F8A" w:rsidRPr="00597040">
        <w:rPr>
          <w:color w:val="000000" w:themeColor="text1"/>
          <w:sz w:val="24"/>
          <w:szCs w:val="24"/>
        </w:rPr>
        <w:t xml:space="preserve"> </w:t>
      </w:r>
      <w:r w:rsidR="006A2F8A" w:rsidRPr="00597040">
        <w:rPr>
          <w:color w:val="000000" w:themeColor="text1"/>
          <w:sz w:val="24"/>
          <w:szCs w:val="24"/>
          <w:highlight w:val="yellow"/>
        </w:rPr>
        <w:t>(</w:t>
      </w:r>
      <w:r w:rsidR="000A0173" w:rsidRPr="00597040">
        <w:rPr>
          <w:color w:val="000000" w:themeColor="text1"/>
          <w:sz w:val="24"/>
          <w:szCs w:val="24"/>
          <w:highlight w:val="yellow"/>
        </w:rPr>
        <w:t xml:space="preserve">i.e., </w:t>
      </w:r>
      <w:r w:rsidR="00E14CDC" w:rsidRPr="00597040">
        <w:rPr>
          <w:color w:val="000000" w:themeColor="text1"/>
          <w:sz w:val="24"/>
          <w:szCs w:val="24"/>
          <w:highlight w:val="yellow"/>
        </w:rPr>
        <w:t>more</w:t>
      </w:r>
      <w:r w:rsidR="006A2F8A" w:rsidRPr="00597040">
        <w:rPr>
          <w:color w:val="000000" w:themeColor="text1"/>
          <w:sz w:val="24"/>
          <w:szCs w:val="24"/>
          <w:highlight w:val="yellow"/>
        </w:rPr>
        <w:t xml:space="preserve"> small tumors over time)</w:t>
      </w:r>
      <w:r w:rsidRPr="00597040">
        <w:rPr>
          <w:color w:val="000000" w:themeColor="text1"/>
          <w:sz w:val="24"/>
          <w:szCs w:val="24"/>
        </w:rPr>
        <w:t xml:space="preserve"> and improvements in adjusted all-cause fatality rates. </w:t>
      </w:r>
    </w:p>
    <w:p w14:paraId="01AEC149" w14:textId="7406B1A2" w:rsidR="00023A72" w:rsidRPr="00597040" w:rsidRDefault="000A0173" w:rsidP="00597040">
      <w:pPr>
        <w:spacing w:line="480" w:lineRule="auto"/>
        <w:ind w:firstLine="720"/>
        <w:rPr>
          <w:color w:val="000000" w:themeColor="text1"/>
          <w:sz w:val="24"/>
          <w:szCs w:val="24"/>
        </w:rPr>
      </w:pPr>
      <w:r w:rsidRPr="00597040">
        <w:rPr>
          <w:rFonts w:eastAsia="Times New Roman"/>
          <w:color w:val="000000" w:themeColor="text1"/>
          <w:sz w:val="24"/>
          <w:szCs w:val="24"/>
          <w:highlight w:val="yellow"/>
        </w:rPr>
        <w:t>The second step estimates the contribution of advances in breast cancer treatment (component [2]) and advances in the treatment of other diseases (component [3]) on gains in life expectancy.</w:t>
      </w:r>
      <w:r w:rsidRPr="00597040">
        <w:rPr>
          <w:rFonts w:eastAsia="Times New Roman"/>
          <w:color w:val="000000" w:themeColor="text1"/>
          <w:sz w:val="24"/>
          <w:szCs w:val="24"/>
        </w:rPr>
        <w:t xml:space="preserve">  </w:t>
      </w:r>
      <w:r w:rsidRPr="00597040">
        <w:rPr>
          <w:color w:val="000000" w:themeColor="text1"/>
          <w:sz w:val="24"/>
          <w:szCs w:val="24"/>
        </w:rPr>
        <w:t>W</w:t>
      </w:r>
      <w:r w:rsidR="00023A72" w:rsidRPr="00597040">
        <w:rPr>
          <w:color w:val="000000" w:themeColor="text1"/>
          <w:sz w:val="24"/>
          <w:szCs w:val="24"/>
        </w:rPr>
        <w:t xml:space="preserve">e also began with fatality rates by tumor size </w:t>
      </w:r>
      <w:r w:rsidR="00E14CDC" w:rsidRPr="00597040">
        <w:rPr>
          <w:color w:val="000000" w:themeColor="text1"/>
          <w:sz w:val="24"/>
          <w:szCs w:val="24"/>
        </w:rPr>
        <w:t>but now distinguish</w:t>
      </w:r>
      <w:r w:rsidR="00A0178D">
        <w:rPr>
          <w:color w:val="000000" w:themeColor="text1"/>
          <w:sz w:val="24"/>
          <w:szCs w:val="24"/>
        </w:rPr>
        <w:t>ed</w:t>
      </w:r>
      <w:r w:rsidR="00023A72" w:rsidRPr="00597040">
        <w:rPr>
          <w:color w:val="000000" w:themeColor="text1"/>
          <w:sz w:val="24"/>
          <w:szCs w:val="24"/>
        </w:rPr>
        <w:t xml:space="preserve"> cause</w:t>
      </w:r>
      <w:r w:rsidR="00E14CDC" w:rsidRPr="00597040">
        <w:rPr>
          <w:color w:val="000000" w:themeColor="text1"/>
          <w:sz w:val="24"/>
          <w:szCs w:val="24"/>
        </w:rPr>
        <w:t>s</w:t>
      </w:r>
      <w:r w:rsidR="00023A72" w:rsidRPr="00597040">
        <w:rPr>
          <w:color w:val="000000" w:themeColor="text1"/>
          <w:sz w:val="24"/>
          <w:szCs w:val="24"/>
        </w:rPr>
        <w:t xml:space="preserve"> of death (breast cancer and all other causes).  </w:t>
      </w:r>
      <w:r w:rsidRPr="00597040">
        <w:rPr>
          <w:color w:val="000000" w:themeColor="text1"/>
          <w:sz w:val="24"/>
          <w:szCs w:val="24"/>
          <w:highlight w:val="yellow"/>
        </w:rPr>
        <w:t xml:space="preserve">We then </w:t>
      </w:r>
      <w:r w:rsidR="00023A72" w:rsidRPr="00597040">
        <w:rPr>
          <w:color w:val="000000" w:themeColor="text1"/>
          <w:sz w:val="24"/>
          <w:szCs w:val="24"/>
          <w:highlight w:val="yellow"/>
        </w:rPr>
        <w:t xml:space="preserve">adjusted </w:t>
      </w:r>
      <w:r w:rsidRPr="00597040">
        <w:rPr>
          <w:color w:val="000000" w:themeColor="text1"/>
          <w:sz w:val="24"/>
          <w:szCs w:val="24"/>
          <w:highlight w:val="yellow"/>
        </w:rPr>
        <w:t xml:space="preserve">these rates </w:t>
      </w:r>
      <w:r w:rsidR="00023A72" w:rsidRPr="00597040">
        <w:rPr>
          <w:color w:val="000000" w:themeColor="text1"/>
          <w:sz w:val="24"/>
          <w:szCs w:val="24"/>
          <w:highlight w:val="yellow"/>
        </w:rPr>
        <w:t>for overdiagnosis.</w:t>
      </w:r>
      <w:r w:rsidR="00023A72" w:rsidRPr="00597040">
        <w:rPr>
          <w:color w:val="000000" w:themeColor="text1"/>
          <w:sz w:val="24"/>
          <w:szCs w:val="24"/>
        </w:rPr>
        <w:t xml:space="preserve">  The adjusted tumor size- and cause-specific fatality rates served as the input to demographic life tables </w:t>
      </w:r>
      <w:r w:rsidRPr="00597040">
        <w:rPr>
          <w:rFonts w:eastAsia="Times New Roman"/>
          <w:color w:val="000000" w:themeColor="text1"/>
          <w:sz w:val="24"/>
          <w:szCs w:val="24"/>
          <w:shd w:val="clear" w:color="auto" w:fill="FFFF00"/>
        </w:rPr>
        <w:t>(one for breast cancer and the other for all other causes)</w:t>
      </w:r>
      <w:r w:rsidRPr="00597040">
        <w:rPr>
          <w:rFonts w:eastAsia="Times New Roman"/>
          <w:color w:val="000000" w:themeColor="text1"/>
          <w:sz w:val="18"/>
          <w:szCs w:val="18"/>
        </w:rPr>
        <w:t xml:space="preserve"> </w:t>
      </w:r>
      <w:r w:rsidR="00023A72" w:rsidRPr="00597040">
        <w:rPr>
          <w:color w:val="000000" w:themeColor="text1"/>
          <w:sz w:val="24"/>
          <w:szCs w:val="24"/>
        </w:rPr>
        <w:t>that produce corresponding life-years in 1975 and 20</w:t>
      </w:r>
      <w:r w:rsidR="00A0178D">
        <w:rPr>
          <w:color w:val="000000" w:themeColor="text1"/>
          <w:sz w:val="24"/>
          <w:szCs w:val="24"/>
        </w:rPr>
        <w:t>0</w:t>
      </w:r>
      <w:r w:rsidR="00A038EF">
        <w:rPr>
          <w:color w:val="000000" w:themeColor="text1"/>
          <w:sz w:val="24"/>
          <w:szCs w:val="24"/>
        </w:rPr>
        <w:t>2</w:t>
      </w:r>
      <w:r w:rsidR="00023A72" w:rsidRPr="00597040">
        <w:rPr>
          <w:color w:val="000000" w:themeColor="text1"/>
          <w:sz w:val="24"/>
          <w:szCs w:val="24"/>
        </w:rPr>
        <w:t>.  We then utilized a related demographic method (</w:t>
      </w:r>
      <w:proofErr w:type="spellStart"/>
      <w:r w:rsidR="00023A72" w:rsidRPr="00597040">
        <w:rPr>
          <w:color w:val="000000" w:themeColor="text1"/>
          <w:sz w:val="24"/>
          <w:szCs w:val="24"/>
        </w:rPr>
        <w:t>Beltrán</w:t>
      </w:r>
      <w:proofErr w:type="spellEnd"/>
      <w:r w:rsidR="00023A72" w:rsidRPr="00597040">
        <w:rPr>
          <w:color w:val="000000" w:themeColor="text1"/>
          <w:sz w:val="24"/>
          <w:szCs w:val="24"/>
        </w:rPr>
        <w:t>-Sánchez et al. decomposition</w:t>
      </w:r>
      <w:r w:rsidR="00023A72" w:rsidRPr="00597040">
        <w:rPr>
          <w:color w:val="000000" w:themeColor="text1"/>
          <w:sz w:val="24"/>
          <w:szCs w:val="24"/>
        </w:rPr>
        <w:fldChar w:fldCharType="begin"/>
      </w:r>
      <w:r w:rsidR="00B078EC" w:rsidRPr="00597040">
        <w:rPr>
          <w:color w:val="000000" w:themeColor="text1"/>
          <w:sz w:val="24"/>
          <w:szCs w:val="24"/>
        </w:rPr>
        <w:instrText xml:space="preserve"> ADDIN ZOTERO_ITEM CSL_CITATION {"citationID":"2f9qf1oem7","properties":{"formattedCitation":"{\\rtf \\super 19\\nosupersub{}}","plainCitation":"19"},"citationItems":[{"id":1531,"uris":["http://zotero.org/users/39665/items/FTIXTTBS"],"uri":["http://zotero.org/users/39665/items/FTIXTTBS"],"itemData":{"id":1531,"type":"article-journal","title":"An integrated approach to cause-of-death analysis: cause-deleted life tables and decompositions of life expectancy","container-title":"Demographic Research","page":"1323-1350","volume":"19","source":"CrossRef","DOI":"10.4054/DemRes.2008.19.35","ISSN":"1435-9871","shortTitle":"An integrated approach to cause-of-death analysis","author":[{"family":"Beltrán-Sánchez","given":"Hiram"},{"family":"Preston","given":"Samuel H."},{"family":"Canudas-Romo","given":"Vladimir"}],"issued":{"date-parts":[["2008",7,25]]}}}],"schema":"https://github.com/citation-style-language/schema/raw/master/csl-citation.json"} </w:instrText>
      </w:r>
      <w:r w:rsidR="00023A72" w:rsidRPr="00597040">
        <w:rPr>
          <w:color w:val="000000" w:themeColor="text1"/>
          <w:sz w:val="24"/>
          <w:szCs w:val="24"/>
        </w:rPr>
        <w:fldChar w:fldCharType="separate"/>
      </w:r>
      <w:r w:rsidR="00B078EC" w:rsidRPr="00597040">
        <w:rPr>
          <w:rFonts w:eastAsia="Times New Roman"/>
          <w:color w:val="000000" w:themeColor="text1"/>
          <w:sz w:val="24"/>
          <w:vertAlign w:val="superscript"/>
        </w:rPr>
        <w:t>19</w:t>
      </w:r>
      <w:r w:rsidR="00023A72" w:rsidRPr="00597040">
        <w:rPr>
          <w:color w:val="000000" w:themeColor="text1"/>
          <w:sz w:val="24"/>
          <w:szCs w:val="24"/>
        </w:rPr>
        <w:fldChar w:fldCharType="end"/>
      </w:r>
      <w:r w:rsidR="00023A72" w:rsidRPr="00597040">
        <w:rPr>
          <w:color w:val="000000" w:themeColor="text1"/>
          <w:sz w:val="24"/>
          <w:szCs w:val="24"/>
        </w:rPr>
        <w:t xml:space="preserve">) to estimate how much of the contribution of improvements in adjusted all-cause fatality rates was due to improvements in adjusted fatality rates from breast cancer and improvements in adjusted fatality rates from all other causes. </w:t>
      </w:r>
      <w:r w:rsidRPr="00597040">
        <w:rPr>
          <w:color w:val="000000" w:themeColor="text1"/>
          <w:sz w:val="24"/>
          <w:szCs w:val="24"/>
        </w:rPr>
        <w:t xml:space="preserve"> </w:t>
      </w:r>
      <w:r w:rsidR="00023A72" w:rsidRPr="00597040">
        <w:rPr>
          <w:color w:val="000000" w:themeColor="text1"/>
          <w:sz w:val="24"/>
          <w:szCs w:val="24"/>
        </w:rPr>
        <w:t xml:space="preserve">The sum of these two estimates equaled the total contribution from improvements in adjusted all-cause case fatality rates.  </w:t>
      </w:r>
      <w:r w:rsidR="00FC382F" w:rsidRPr="00597040">
        <w:rPr>
          <w:color w:val="000000" w:themeColor="text1"/>
          <w:sz w:val="24"/>
          <w:szCs w:val="24"/>
          <w:highlight w:val="yellow"/>
        </w:rPr>
        <w:t>The three components, all of which we derive from life tables, sums to the total gain in life expectancy.</w:t>
      </w:r>
      <w:r w:rsidR="00FC382F">
        <w:rPr>
          <w:color w:val="000000" w:themeColor="text1"/>
          <w:sz w:val="24"/>
          <w:szCs w:val="24"/>
        </w:rPr>
        <w:t xml:space="preserve">  </w:t>
      </w:r>
      <w:r w:rsidR="00023A72" w:rsidRPr="00597040">
        <w:rPr>
          <w:color w:val="000000" w:themeColor="text1"/>
          <w:sz w:val="24"/>
          <w:szCs w:val="24"/>
        </w:rPr>
        <w:t>We did not report any sampling uncertainty in the gain in life expectancy or its three constituent components because our calculations used registry data that fully captured the mortality experience of defined populations, rather than sample data</w:t>
      </w:r>
      <w:r w:rsidR="007173D2">
        <w:rPr>
          <w:color w:val="000000" w:themeColor="text1"/>
          <w:sz w:val="24"/>
          <w:szCs w:val="24"/>
        </w:rPr>
        <w:t>.</w:t>
      </w:r>
      <w:r w:rsidR="00023A72" w:rsidRPr="00597040">
        <w:rPr>
          <w:color w:val="000000" w:themeColor="text1"/>
          <w:sz w:val="24"/>
          <w:szCs w:val="24"/>
          <w:vertAlign w:val="superscript"/>
        </w:rPr>
        <w:t>17</w:t>
      </w:r>
      <w:r w:rsidR="00023A72" w:rsidRPr="00597040">
        <w:rPr>
          <w:color w:val="000000" w:themeColor="text1"/>
          <w:sz w:val="24"/>
          <w:szCs w:val="24"/>
        </w:rPr>
        <w:t xml:space="preserve">  We mathematically des</w:t>
      </w:r>
      <w:r w:rsidR="00610DA0" w:rsidRPr="00597040">
        <w:rPr>
          <w:color w:val="000000" w:themeColor="text1"/>
          <w:sz w:val="24"/>
          <w:szCs w:val="24"/>
        </w:rPr>
        <w:t xml:space="preserve">cribe the methods in </w:t>
      </w:r>
      <w:proofErr w:type="spellStart"/>
      <w:r w:rsidR="00610DA0" w:rsidRPr="00597040">
        <w:rPr>
          <w:color w:val="000000" w:themeColor="text1"/>
          <w:sz w:val="24"/>
          <w:szCs w:val="24"/>
        </w:rPr>
        <w:t>eAppendix</w:t>
      </w:r>
      <w:proofErr w:type="spellEnd"/>
      <w:r w:rsidR="00610DA0" w:rsidRPr="00597040">
        <w:rPr>
          <w:color w:val="000000" w:themeColor="text1"/>
          <w:sz w:val="24"/>
          <w:szCs w:val="24"/>
        </w:rPr>
        <w:t xml:space="preserve"> </w:t>
      </w:r>
      <w:r w:rsidR="00A0178D">
        <w:rPr>
          <w:color w:val="000000" w:themeColor="text1"/>
          <w:sz w:val="24"/>
          <w:szCs w:val="24"/>
        </w:rPr>
        <w:t>D</w:t>
      </w:r>
      <w:r w:rsidR="00023A72" w:rsidRPr="00597040">
        <w:rPr>
          <w:color w:val="000000" w:themeColor="text1"/>
          <w:sz w:val="24"/>
          <w:szCs w:val="24"/>
        </w:rPr>
        <w:t>-G.</w:t>
      </w:r>
    </w:p>
    <w:p w14:paraId="2839BB01" w14:textId="1811DA6C" w:rsidR="0045642D" w:rsidRPr="00597040" w:rsidRDefault="00023A72" w:rsidP="00A7028C">
      <w:pPr>
        <w:spacing w:line="480" w:lineRule="auto"/>
        <w:rPr>
          <w:rFonts w:ascii="Times New Roman" w:eastAsia="Times New Roman" w:hAnsi="Times New Roman" w:cs="Times New Roman"/>
          <w:color w:val="000000" w:themeColor="text1"/>
          <w:sz w:val="24"/>
          <w:szCs w:val="24"/>
        </w:rPr>
      </w:pPr>
      <w:r w:rsidRPr="00597040">
        <w:rPr>
          <w:color w:val="000000" w:themeColor="text1"/>
          <w:sz w:val="24"/>
          <w:szCs w:val="24"/>
        </w:rPr>
        <w:tab/>
      </w:r>
      <w:r w:rsidRPr="00597040">
        <w:rPr>
          <w:b/>
          <w:color w:val="000000" w:themeColor="text1"/>
          <w:sz w:val="24"/>
          <w:szCs w:val="24"/>
        </w:rPr>
        <w:t>2.2 Patient Data.</w:t>
      </w:r>
      <w:r w:rsidRPr="00597040">
        <w:rPr>
          <w:color w:val="000000" w:themeColor="text1"/>
          <w:sz w:val="24"/>
          <w:szCs w:val="24"/>
        </w:rPr>
        <w:t xml:space="preserve">  We obtained incidence and mortality data for breast cancer from the SEER 9 registry database</w:t>
      </w:r>
      <w:r w:rsidR="00A0178D">
        <w:rPr>
          <w:color w:val="000000" w:themeColor="text1"/>
          <w:sz w:val="24"/>
          <w:szCs w:val="24"/>
        </w:rPr>
        <w:t xml:space="preserve"> (</w:t>
      </w:r>
      <w:r w:rsidRPr="00597040">
        <w:rPr>
          <w:color w:val="000000" w:themeColor="text1"/>
          <w:sz w:val="24"/>
          <w:szCs w:val="24"/>
        </w:rPr>
        <w:t>1975</w:t>
      </w:r>
      <w:r w:rsidR="00A0178D">
        <w:rPr>
          <w:color w:val="000000" w:themeColor="text1"/>
          <w:sz w:val="24"/>
          <w:szCs w:val="24"/>
        </w:rPr>
        <w:t>-</w:t>
      </w:r>
      <w:r w:rsidRPr="00597040">
        <w:rPr>
          <w:color w:val="000000" w:themeColor="text1"/>
          <w:sz w:val="24"/>
          <w:szCs w:val="24"/>
        </w:rPr>
        <w:t>2012</w:t>
      </w:r>
      <w:r w:rsidR="00A0178D">
        <w:rPr>
          <w:color w:val="000000" w:themeColor="text1"/>
          <w:sz w:val="24"/>
          <w:szCs w:val="24"/>
        </w:rPr>
        <w:t>)</w:t>
      </w:r>
      <w:r w:rsidRPr="00597040">
        <w:rPr>
          <w:color w:val="000000" w:themeColor="text1"/>
          <w:sz w:val="24"/>
          <w:szCs w:val="24"/>
        </w:rPr>
        <w:t xml:space="preserve">.  The SEER 9 registries, which cover ~10% of the US population, form the largest, most representative and longest running </w:t>
      </w:r>
      <w:r w:rsidRPr="00597040">
        <w:rPr>
          <w:color w:val="000000" w:themeColor="text1"/>
          <w:sz w:val="24"/>
          <w:szCs w:val="24"/>
        </w:rPr>
        <w:lastRenderedPageBreak/>
        <w:t>national cancer incidence database.  We analyzed 663,860 breast cancer cases diagnosed between 1975 and 2012 and included only the first matching record for each person</w:t>
      </w:r>
      <w:r w:rsidR="0053130D" w:rsidRPr="00597040">
        <w:rPr>
          <w:color w:val="000000" w:themeColor="text1"/>
          <w:sz w:val="24"/>
          <w:szCs w:val="24"/>
        </w:rPr>
        <w:t xml:space="preserve">. </w:t>
      </w:r>
      <w:r w:rsidR="0053130D" w:rsidRPr="00597040">
        <w:rPr>
          <w:color w:val="000000" w:themeColor="text1"/>
          <w:sz w:val="24"/>
          <w:szCs w:val="24"/>
          <w:highlight w:val="yellow"/>
        </w:rPr>
        <w:t>We included</w:t>
      </w:r>
      <w:r w:rsidRPr="00597040">
        <w:rPr>
          <w:color w:val="000000" w:themeColor="text1"/>
          <w:sz w:val="24"/>
          <w:szCs w:val="24"/>
        </w:rPr>
        <w:t xml:space="preserve"> cases with both malignant and non-malignant behavior (e.g., ductal carcinoma in situ). SEER classifies breast cancer as the cause of death based on the death certificate, the identity of a primary tumor, and relevant comorbidities.  We placed a further requirement: the breast cancer death must have occurred within 10 years of diagnosis.</w:t>
      </w:r>
      <w:r w:rsidR="00587C76" w:rsidRPr="00597040">
        <w:rPr>
          <w:color w:val="000000" w:themeColor="text1"/>
          <w:sz w:val="24"/>
          <w:szCs w:val="24"/>
        </w:rPr>
        <w:t xml:space="preserve"> </w:t>
      </w:r>
      <w:r w:rsidR="006A16C0" w:rsidRPr="00597040">
        <w:rPr>
          <w:color w:val="000000" w:themeColor="text1"/>
          <w:sz w:val="24"/>
          <w:szCs w:val="24"/>
          <w:vertAlign w:val="superscript"/>
        </w:rPr>
        <w:t xml:space="preserve"> </w:t>
      </w:r>
      <w:r w:rsidRPr="00597040">
        <w:rPr>
          <w:color w:val="000000" w:themeColor="text1"/>
          <w:sz w:val="24"/>
          <w:szCs w:val="24"/>
        </w:rPr>
        <w:t xml:space="preserve">By allowing this 10-year time window between diagnosis and death, </w:t>
      </w:r>
      <w:r w:rsidR="000E5F3E" w:rsidRPr="00597040">
        <w:rPr>
          <w:rFonts w:eastAsia="Times New Roman"/>
          <w:color w:val="000000" w:themeColor="text1"/>
          <w:sz w:val="24"/>
          <w:szCs w:val="24"/>
          <w:highlight w:val="yellow"/>
        </w:rPr>
        <w:t>we mitigated potential lead time bias by limiting the length of time over which a death labeled as breast cancer on the death certificate would be categorized as a breast cancer death in our analysis.</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We calculated fatality rates </w:t>
      </w:r>
      <w:r w:rsidR="00000C1D" w:rsidRPr="00597040">
        <w:rPr>
          <w:rFonts w:eastAsia="Arial Unicode MS"/>
          <w:sz w:val="24"/>
          <w:szCs w:val="24"/>
          <w:highlight w:val="yellow"/>
        </w:rPr>
        <w:t>for 422,141 breast cancer patients</w:t>
      </w:r>
      <w:r w:rsidR="00000C1D" w:rsidRPr="006A16C0">
        <w:rPr>
          <w:rFonts w:eastAsia="Arial Unicode MS"/>
          <w:sz w:val="24"/>
          <w:szCs w:val="24"/>
        </w:rPr>
        <w:t xml:space="preserve"> </w:t>
      </w:r>
      <w:r w:rsidR="0045642D" w:rsidRPr="00597040">
        <w:rPr>
          <w:rFonts w:eastAsia="Arial Unicode MS"/>
          <w:color w:val="000000" w:themeColor="text1"/>
          <w:sz w:val="24"/>
          <w:szCs w:val="24"/>
        </w:rPr>
        <w:t xml:space="preserve">by age group at diagnosis (40-44 to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100 years), year of diagnosis (1975-2002), tumor size </w:t>
      </w:r>
      <w:r w:rsidR="000E5F3E" w:rsidRPr="00597040">
        <w:rPr>
          <w:rFonts w:eastAsia="Times New Roman"/>
          <w:color w:val="000000" w:themeColor="text1"/>
          <w:sz w:val="24"/>
          <w:szCs w:val="24"/>
          <w:highlight w:val="yellow"/>
        </w:rPr>
        <w:t>determined by clinical and operative/pathological assessment</w:t>
      </w:r>
      <w:r w:rsidR="000E5F3E" w:rsidRPr="00597040">
        <w:rPr>
          <w:rFonts w:eastAsia="Times New Roman"/>
          <w:color w:val="000000" w:themeColor="text1"/>
          <w:sz w:val="24"/>
          <w:szCs w:val="24"/>
        </w:rPr>
        <w:t xml:space="preserve"> </w:t>
      </w:r>
      <w:r w:rsidR="0045642D" w:rsidRPr="00597040">
        <w:rPr>
          <w:rFonts w:eastAsia="Arial Unicode MS"/>
          <w:color w:val="000000" w:themeColor="text1"/>
          <w:sz w:val="24"/>
          <w:szCs w:val="24"/>
        </w:rPr>
        <w:t xml:space="preserve">(&lt;1cm, 1-2cm, 2-3cm, 3-5cm, </w:t>
      </w:r>
      <w:r w:rsidR="0045642D" w:rsidRPr="00597040">
        <w:rPr>
          <w:rFonts w:eastAsia="Arial Unicode MS" w:hint="eastAsia"/>
          <w:color w:val="000000" w:themeColor="text1"/>
          <w:sz w:val="24"/>
          <w:szCs w:val="24"/>
        </w:rPr>
        <w:t>≥</w:t>
      </w:r>
      <w:r w:rsidR="0045642D" w:rsidRPr="00597040">
        <w:rPr>
          <w:rFonts w:eastAsia="Arial Unicode MS"/>
          <w:color w:val="000000" w:themeColor="text1"/>
          <w:sz w:val="24"/>
          <w:szCs w:val="24"/>
        </w:rPr>
        <w:t xml:space="preserve">5cm), and cause of death (breast cancer </w:t>
      </w:r>
      <w:r w:rsidR="00DD44BD" w:rsidRPr="00597040">
        <w:rPr>
          <w:rFonts w:eastAsia="Arial Unicode MS"/>
          <w:color w:val="000000" w:themeColor="text1"/>
          <w:sz w:val="24"/>
          <w:szCs w:val="24"/>
          <w:highlight w:val="yellow"/>
        </w:rPr>
        <w:t>or</w:t>
      </w:r>
      <w:r w:rsidR="00DD44BD" w:rsidRPr="00597040">
        <w:rPr>
          <w:rFonts w:eastAsia="Arial Unicode MS"/>
          <w:color w:val="000000" w:themeColor="text1"/>
          <w:sz w:val="24"/>
          <w:szCs w:val="24"/>
        </w:rPr>
        <w:t xml:space="preserve"> </w:t>
      </w:r>
      <w:r w:rsidR="0045642D" w:rsidRPr="00597040">
        <w:rPr>
          <w:rFonts w:eastAsia="Arial Unicode MS"/>
          <w:color w:val="000000" w:themeColor="text1"/>
          <w:sz w:val="24"/>
          <w:szCs w:val="24"/>
        </w:rPr>
        <w:t xml:space="preserve">competing causes of death).  We also calculated the </w:t>
      </w:r>
      <w:r w:rsidR="000E5F3E" w:rsidRPr="00597040">
        <w:rPr>
          <w:color w:val="000000" w:themeColor="text1"/>
          <w:sz w:val="24"/>
          <w:szCs w:val="24"/>
          <w:highlight w:val="yellow"/>
        </w:rPr>
        <w:t xml:space="preserve">distribution </w:t>
      </w:r>
      <w:r w:rsidR="0045642D" w:rsidRPr="00597040">
        <w:rPr>
          <w:color w:val="000000" w:themeColor="text1"/>
          <w:sz w:val="24"/>
          <w:szCs w:val="24"/>
        </w:rPr>
        <w:t>of incident cancer cases by tumor size at diagnosis and year of diagnosis.</w:t>
      </w:r>
      <w:r w:rsidR="000E5F3E" w:rsidRPr="00597040">
        <w:rPr>
          <w:color w:val="000000" w:themeColor="text1"/>
          <w:sz w:val="24"/>
          <w:szCs w:val="24"/>
        </w:rPr>
        <w:t xml:space="preserve">  </w:t>
      </w:r>
      <w:r w:rsidR="000E5F3E" w:rsidRPr="00597040">
        <w:rPr>
          <w:color w:val="000000" w:themeColor="text1"/>
          <w:sz w:val="24"/>
          <w:szCs w:val="24"/>
          <w:highlight w:val="yellow"/>
        </w:rPr>
        <w:t xml:space="preserve">We </w:t>
      </w:r>
      <w:r w:rsidR="000E5F3E" w:rsidRPr="00597040">
        <w:rPr>
          <w:rFonts w:eastAsia="Times New Roman"/>
          <w:color w:val="000000" w:themeColor="text1"/>
          <w:sz w:val="24"/>
          <w:szCs w:val="24"/>
          <w:highlight w:val="yellow"/>
        </w:rPr>
        <w:t>calculate incidence-based case fatality rates, rather than death certificate-based mortality rates, because the former enables us to separate the rates</w:t>
      </w:r>
      <w:r w:rsidR="00C84E05" w:rsidRPr="00597040">
        <w:rPr>
          <w:rFonts w:eastAsia="Times New Roman"/>
          <w:color w:val="000000" w:themeColor="text1"/>
          <w:sz w:val="24"/>
          <w:szCs w:val="24"/>
          <w:highlight w:val="yellow"/>
        </w:rPr>
        <w:t xml:space="preserve"> by tumor size at diagnosis.  These tumor size-specific fatality rates, along with the distribution of incident cases by tumor size, serve as the input to the methods described in Section 2.1.</w:t>
      </w:r>
    </w:p>
    <w:p w14:paraId="49C7D2A8" w14:textId="7FF51156" w:rsidR="00023A72" w:rsidRPr="00597040" w:rsidRDefault="00023A72" w:rsidP="00A7028C">
      <w:pPr>
        <w:spacing w:line="480" w:lineRule="auto"/>
        <w:rPr>
          <w:rFonts w:eastAsia="Times New Roman"/>
          <w:color w:val="000000" w:themeColor="text1"/>
          <w:sz w:val="24"/>
          <w:szCs w:val="24"/>
        </w:rPr>
      </w:pPr>
      <w:r w:rsidRPr="00597040">
        <w:rPr>
          <w:color w:val="000000" w:themeColor="text1"/>
          <w:sz w:val="24"/>
          <w:szCs w:val="24"/>
        </w:rPr>
        <w:tab/>
      </w:r>
      <w:r w:rsidRPr="00597040">
        <w:rPr>
          <w:rFonts w:eastAsia="Arial Unicode MS"/>
          <w:b/>
          <w:color w:val="000000" w:themeColor="text1"/>
          <w:sz w:val="24"/>
          <w:szCs w:val="24"/>
        </w:rPr>
        <w:t xml:space="preserve">2.3  Adjustment for Overdiagnosis.  </w:t>
      </w:r>
      <w:r w:rsidR="00800402" w:rsidRPr="00597040">
        <w:rPr>
          <w:rFonts w:eastAsia="Arial Unicode MS"/>
          <w:b/>
          <w:color w:val="000000" w:themeColor="text1"/>
          <w:sz w:val="24"/>
          <w:szCs w:val="24"/>
        </w:rPr>
        <w:t xml:space="preserve"> </w:t>
      </w:r>
      <w:r w:rsidR="00800402" w:rsidRPr="00597040">
        <w:rPr>
          <w:rFonts w:eastAsia="Times New Roman"/>
          <w:color w:val="000000" w:themeColor="text1"/>
          <w:sz w:val="24"/>
          <w:szCs w:val="24"/>
          <w:highlight w:val="yellow"/>
        </w:rPr>
        <w:t>Overdiagnosis is the detection of asymptomatic breast cancers that are non-growing or so slow-growing that they would never present symptomatically during a women’s lifetime.</w:t>
      </w:r>
      <w:r w:rsidR="00CA5573" w:rsidRPr="00597040">
        <w:rPr>
          <w:rFonts w:eastAsia="Times New Roman"/>
          <w:color w:val="000000" w:themeColor="text1"/>
          <w:sz w:val="24"/>
          <w:szCs w:val="24"/>
          <w:highlight w:val="yellow"/>
        </w:rPr>
        <w:fldChar w:fldCharType="begin"/>
      </w:r>
      <w:r w:rsidR="00CA5573" w:rsidRPr="00597040">
        <w:rPr>
          <w:rFonts w:eastAsia="Times New Roman"/>
          <w:color w:val="000000" w:themeColor="text1"/>
          <w:sz w:val="24"/>
          <w:szCs w:val="24"/>
          <w:highlight w:val="yellow"/>
        </w:rPr>
        <w:instrText xml:space="preserve"> ADDIN ZOTERO_ITEM CSL_CITATION {"citationID":"hghhlrq57","properties":{"formattedCitation":"{\\rtf \\super 20\\nosupersub{}}","plainCitation":"20"},"citationItems":[{"id":7351,"uris":["http://zotero.org/users/39665/items/IR7TFBMG"],"uri":["http://zotero.org/users/39665/items/IR7TFBMG"],"itemData":{"id":7351,"type":"article-journal","title":"Conceptualizing Overdiagnosis in Cancer Screening","container-title":"Journal of the National Cancer Institute","page":"djv014","volume":"107","issue":"4","source":"jnci.oxfordjournals.org","abstract":"The aim of cancer screening is to detect asymptomatic cancers whose treatment will result in extension of life, relative to length of life absent screening. Unfortunately, cancer screening also results in overdiagnosis, the detection of cancers that, in the absence of screening, would not present symptomatically during one’s lifetime. Thus, their detection and subsequent treatment is unnecessary and detrimental. This definition of overdiagnosis, while succinct, does not capture the ways it can occur, and our interactions with patients, advocates, researchers, clinicians, and journalists have led us to believe that the concept of overdiagnosis is difficult to explain and, for some, difficult to accept. We propose a dichotomy, the “tumor-patient” classification, to aid in understanding overdiagnosis. The tumor category includes asymptomatic malignant disease that would regress spontaneously if left alone, as well as asymptomatic malignant disease that stagnates or progresses too slowly to be life threatening in even the longest of lifetimes. The patient category includes asymptomatic malignant disease that would progress quickly enough to be life threatening during a lifetime of typical length, but lacks clinical relevance because death due to another cause intercedes prior to what would have been the date of symptomatic diagnosis had screening not occurred. Cancer screening of most organs is likely to result in overdiagnosis of both types. However, the ratio of tumor- to patient-driven overdiagnosis almost certainly varies, and may vary drastically, by organ, screening modality, patient characteristics, and other factors.","DOI":"10.1093/jnci/djv014","ISSN":"0027-8874, 1460-2105","note":"PMID: 25663695","journalAbbreviation":"JNCI J Natl Cancer Inst","language":"en","author":[{"family":"Marcus","given":"Pamela M."},{"family":"Prorok","given":"Philip C."},{"family":"Miller","given":"Anthony B."},{"family":"DeVoto","given":"Emily J."},{"family":"Kramer","given":"Barnett S."}],"issued":{"date-parts":[["2015",4,1]]},"PMID":"25663695"}}],"schema":"https://github.com/citation-style-language/schema/raw/master/csl-citation.json"} </w:instrText>
      </w:r>
      <w:r w:rsidR="00CA5573" w:rsidRPr="00597040">
        <w:rPr>
          <w:rFonts w:eastAsia="Times New Roman"/>
          <w:color w:val="000000" w:themeColor="text1"/>
          <w:sz w:val="24"/>
          <w:szCs w:val="24"/>
          <w:highlight w:val="yellow"/>
        </w:rPr>
        <w:fldChar w:fldCharType="separate"/>
      </w:r>
      <w:r w:rsidR="00CA5573" w:rsidRPr="00597040">
        <w:rPr>
          <w:rFonts w:eastAsia="Times New Roman"/>
          <w:color w:val="000000" w:themeColor="text1"/>
          <w:sz w:val="24"/>
          <w:szCs w:val="24"/>
          <w:vertAlign w:val="superscript"/>
        </w:rPr>
        <w:t>20</w:t>
      </w:r>
      <w:r w:rsidR="00CA5573" w:rsidRPr="00597040">
        <w:rPr>
          <w:rFonts w:eastAsia="Times New Roman"/>
          <w:color w:val="000000" w:themeColor="text1"/>
          <w:sz w:val="24"/>
          <w:szCs w:val="24"/>
          <w:highlight w:val="yellow"/>
        </w:rPr>
        <w:fldChar w:fldCharType="end"/>
      </w:r>
      <w:r w:rsidR="00800402" w:rsidRPr="00597040">
        <w:rPr>
          <w:rFonts w:eastAsia="Times New Roman"/>
          <w:color w:val="000000" w:themeColor="text1"/>
          <w:sz w:val="24"/>
          <w:szCs w:val="24"/>
        </w:rPr>
        <w:t xml:space="preserve">  </w:t>
      </w:r>
      <w:r w:rsidRPr="00597040">
        <w:rPr>
          <w:rFonts w:eastAsia="Arial Unicode MS"/>
          <w:color w:val="000000" w:themeColor="text1"/>
          <w:sz w:val="24"/>
          <w:szCs w:val="24"/>
        </w:rPr>
        <w:t xml:space="preserve">For our primary analysis, we assume an overdiagnosis level of 10% for tumor sizes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based on the results of </w:t>
      </w:r>
      <w:r w:rsidRPr="00597040">
        <w:rPr>
          <w:rFonts w:eastAsia="Arial Unicode MS"/>
          <w:color w:val="000000" w:themeColor="text1"/>
          <w:sz w:val="24"/>
          <w:szCs w:val="24"/>
        </w:rPr>
        <w:lastRenderedPageBreak/>
        <w:t>the Malmö, Sweden randomized trial.</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FHVGMyan","properties":{"formattedCitation":"{\\rtf \\super 21\\nosupersub{}}","plainCitation":"21"},"citationItems":[{"id":3195,"uris":["http://zotero.org/users/39665/items/VRTFEVQQ"],"uri":["http://zotero.org/users/39665/items/VRTFEVQQ"],"itemData":{"id":3195,"type":"article-journal","title":"Rate of over-diagnosis of breast cancer 15 years after end of Malmö mammographic screening trial: follow-up study","container-title":"BMJ (Clinical research ed.)","page":"689-692","volume":"332","issue":"7543","source":"PubMed","abstract":"OBJECTIVE: To evaluate the rate of over-diagnosis of breast cancer 15 years after the end of the Malmö mammographic screening trial.\nDESIGN: Follow-up study.\nSETTING: Malmö, Sweden.\nSUBJECTS: 42 283 women aged 45-69 years at randomisation.\nINTERVENTIONS: Screening for breast cancer with mammography or not (controls). Screening was offered at the end of the randomisation design to both groups aged 45-54 at randomisation but not to groups aged 55-69 at randomisation.\nMAIN OUTCOME MEASURES: Rate of over-diagnosis of breast cancer (in situ and invasive), calculated as incidence in the invited and control groups, during period of randomised design (period 1), during period after randomised design ended (period 2), and at end of follow-up.\nRESULTS: In women aged 55-69 years at randomisation the relative rates of over-diagnosis of breast cancer (95% confidence intervals) were 1.32 (1.14 to 1.53) for period 1, 0.92 (0.79 to 1.06) for period 2, and 1.10 (0.99 to 1.22) at the end of follow-up.\nCONCLUSION: Conclusions on over-diagnosis of breast cancer in the Malmö mammographic screening trial can be drawn mainly for women aged 55-69 years at randomisation whose control groups were never screened. Fifteen years after the trial ended the rate of over-diagnosis of breast cancer was 10% in this age group.","DOI":"10.1136/bmj.38764.572569.7C","ISSN":"1756-1833","note":"PMID: 16517548\nPMCID: PMC1410836","shortTitle":"Rate of over-diagnosis of breast cancer 15 years after end of Malmö mammographic screening trial","journalAbbreviation":"BMJ","language":"eng","author":[{"family":"Zackrisson","given":"Sophia"},{"family":"Andersson","given":"Ingvar"},{"family":"Janzon","given":"Lars"},{"family":"Manjer","given":"Jonas"},{"family":"Garne","given":"Jens Peter"}],"issued":{"date-parts":[["2006",3,25]]},"PMID":"16517548","PMCID":"PMC1410836"}}],"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1</w:t>
      </w:r>
      <w:r w:rsidR="006A16C0" w:rsidRPr="00597040">
        <w:rPr>
          <w:color w:val="000000" w:themeColor="text1"/>
          <w:sz w:val="24"/>
          <w:szCs w:val="24"/>
        </w:rPr>
        <w:fldChar w:fldCharType="end"/>
      </w:r>
      <w:r w:rsidRPr="00597040">
        <w:rPr>
          <w:color w:val="000000" w:themeColor="text1"/>
          <w:sz w:val="24"/>
          <w:szCs w:val="24"/>
        </w:rPr>
        <w:t xml:space="preserve">  We adjust case fatality rates</w:t>
      </w:r>
      <w:r w:rsidR="00DD44BD" w:rsidRPr="00597040">
        <w:rPr>
          <w:color w:val="000000" w:themeColor="text1"/>
          <w:sz w:val="24"/>
          <w:szCs w:val="24"/>
        </w:rPr>
        <w:t xml:space="preserve"> (both all-cause and cause-specific)</w:t>
      </w:r>
      <w:r w:rsidRPr="00597040">
        <w:rPr>
          <w:color w:val="000000" w:themeColor="text1"/>
          <w:sz w:val="24"/>
          <w:szCs w:val="24"/>
        </w:rPr>
        <w:t xml:space="preserve"> for these smaller sized tumors by removing the person-years overdiagnosed cases contributed to the denominator of the rates (</w:t>
      </w:r>
      <w:proofErr w:type="spellStart"/>
      <w:r w:rsidRPr="00597040">
        <w:rPr>
          <w:color w:val="000000" w:themeColor="text1"/>
          <w:sz w:val="24"/>
          <w:szCs w:val="24"/>
        </w:rPr>
        <w:t>eAppendix</w:t>
      </w:r>
      <w:proofErr w:type="spellEnd"/>
      <w:r w:rsidRPr="00597040">
        <w:rPr>
          <w:color w:val="000000" w:themeColor="text1"/>
          <w:sz w:val="24"/>
          <w:szCs w:val="24"/>
        </w:rPr>
        <w:t xml:space="preserve"> </w:t>
      </w:r>
      <w:r w:rsidR="001D00BB" w:rsidRPr="00597040">
        <w:rPr>
          <w:color w:val="000000" w:themeColor="text1"/>
          <w:sz w:val="24"/>
          <w:szCs w:val="24"/>
        </w:rPr>
        <w:t>B</w:t>
      </w:r>
      <w:r w:rsidRPr="00597040">
        <w:rPr>
          <w:color w:val="000000" w:themeColor="text1"/>
          <w:sz w:val="24"/>
          <w:szCs w:val="24"/>
        </w:rPr>
        <w:t xml:space="preserve">).  We also adjust the annual </w:t>
      </w:r>
      <w:r w:rsidR="00800402" w:rsidRPr="00597040">
        <w:rPr>
          <w:color w:val="000000" w:themeColor="text1"/>
          <w:sz w:val="24"/>
          <w:szCs w:val="24"/>
          <w:highlight w:val="yellow"/>
        </w:rPr>
        <w:t>proportion</w:t>
      </w:r>
      <w:r w:rsidR="00800402" w:rsidRPr="00597040">
        <w:rPr>
          <w:color w:val="000000" w:themeColor="text1"/>
          <w:sz w:val="24"/>
          <w:szCs w:val="24"/>
        </w:rPr>
        <w:t xml:space="preserve"> </w:t>
      </w:r>
      <w:r w:rsidRPr="00597040">
        <w:rPr>
          <w:color w:val="000000" w:themeColor="text1"/>
          <w:sz w:val="24"/>
          <w:szCs w:val="24"/>
        </w:rPr>
        <w:t xml:space="preserve">of smaller sized tumors by subtracting the overdiagnosed cases from the annual count of incident cancers and recalculating the distribution by tumor size.  </w:t>
      </w:r>
      <w:r w:rsidRPr="00597040">
        <w:rPr>
          <w:rFonts w:eastAsia="Arial Unicode MS"/>
          <w:color w:val="000000" w:themeColor="text1"/>
          <w:sz w:val="24"/>
          <w:szCs w:val="24"/>
        </w:rPr>
        <w:t xml:space="preserve">We conducted two sensitivity analyses on the overdiagnosis level.  First, we varied the level up to 52% for all tumors </w:t>
      </w:r>
      <w:r w:rsidRPr="00597040">
        <w:rPr>
          <w:rFonts w:eastAsia="Arial Unicode MS" w:hint="eastAsia"/>
          <w:color w:val="000000" w:themeColor="text1"/>
          <w:sz w:val="24"/>
          <w:szCs w:val="24"/>
        </w:rPr>
        <w:t>≤</w:t>
      </w:r>
      <w:r w:rsidRPr="00597040">
        <w:rPr>
          <w:rFonts w:eastAsia="Arial Unicode MS"/>
          <w:color w:val="000000" w:themeColor="text1"/>
          <w:sz w:val="24"/>
          <w:szCs w:val="24"/>
        </w:rPr>
        <w:t>3cm based on the highest estimate from randomized screening trials and observational studies.</w:t>
      </w:r>
      <w:r w:rsidR="006A16C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2zBwAoXq","properties":{"formattedCitation":"{\\rtf \\super 22\\uc0\\u8211{}26\\nosupersub{}}","plainCitation":"22–26"},"citationItems":[{"id":634,"uris":["http://zotero.org/users/39665/items/7UUPB59V"],"uri":["http://zotero.org/users/39665/items/7UUPB59V"],"itemData":{"id":634,"type":"article-journal","title":"Quantifying the potential problem of overdiagnosis of ductal carcinoma in situ in breast cancer screening","container-title":"European Journal of Cancer (Oxford, England: 1990)","page":"1746-1754","volume":"39","issue":"12","source":"PubMed","abstract":"The relevance of detection of ductal carcinoma in situ (DCIS) in a breast cancer screening programme, and the extent of overdiagnosis of non-progressive lesions, remains controversial. It was the purpose of this paper to estimate the incidence of non-progressive, 'overdiagnosed' DCIS. We defined non-progressive DCIS (DCIS(0)) as DCIS which could not have progressed to invasive disease if left untreated. Progressive DCIS (DCIS(1)) was defined as DCIS which has the propensity to progress to invasive disease. We fitted a Markov process model of the incidence of progressive and non-progressive DCIS, the transition of the former to preclinical invasive disease and the subsequent progression to clinical symptomatic cancer. We used data from the Swedish Two-County Trial and from service screening programmes in the UK, Netherlands, Australia and the USA to estimate the incidence of progressive and non-progressive DCIS, and the detection rates of each at the first and subsequent screening. Average incidence of non-progressive DCIS was 1.11 per 100000 per year. Average incidence of progressive DCIS was 2.1 per 1000 per year. At prevalence screen, 37% of DCIS cases were estimated to be non-progressive. A woman attending prevalence screen has a 19 times greater chance of having a progressive DCIS or an invasive tumour diagnosed than of having a non-progressive DCIS diagnosed. At incidence screen, only 4% of DCIS cases were estimated to be non-progressive. A woman attending an incidence screen has a 166 times higher probability of having a progressive DCIS or invasive lesion diagnosed than of having a non-progressive DCIS diagnosed. There is an element of overdiagnosis of DCIS in breast cancer screening, but the phenomenon is small in both relative and absolute terms.","ISSN":"0959-8049","note":"PMID: 12888370","journalAbbreviation":"Eur. J. Cancer","language":"eng","author":[{"family":"Yen","given":"M.-F."},{"family":"Tabár","given":"L."},{"family":"Vitak","given":"B."},{"family":"Smith","given":"R. A."},{"family":"Chen","given":"H.-H."},{"family":"Duffy","given":"S. W."}],"issued":{"date-parts":[["2003",8]]},"PMID":"12888370"}},{"id":2597,"uris":["http://zotero.org/users/39665/items/R7FV2GZ6"],"uri":["http://zotero.org/users/39665/items/R7FV2GZ6"],"itemData":{"id":2597,"type":"article-journal","title":"Overdiagnosis in publicly organised mammography screening programmes: systematic review of incidence trends","container-title":"BMJ (Clinical research ed.)","page":"b2587","volume":"339","source":"PubMed","abstract":"OBJECTIVE: To estimate the extent of overdiagnosis (the detection of cancers that will not cause death or symptoms) in publicly organised screening programmes.\nDESIGN: Systematic review of published trends in incidence of breast cancer before and after the introduction of mammography screening.\nDATA SOURCES: PubMed (April 2007), reference lists, and authors. Review methods One author extracted data on incidence of breast cancer (including carcinoma in situ), population size, screening uptake, time periods, and age groups, which were checked independently by the other author. Linear regression was used to estimate trends in incidence before and after the introduction of screening and in older, previously screened women. Meta-analysis was used to estimate the extent of overdiagnosis.\nRESULTS: Incidence data covering at least seven years before screening and seven years after screening had been fully implemented, and including both screened and non-screened age groups, were available from the United Kingdom; Manitoba, Canada; New South Wales, Australia; Sweden; and parts of Norway. The implementation phase with its prevalence peak was excluded and adjustment made for changing background incidence and compensatory drops in incidence among older, previously screened women. Overdiagnosis was estimated at 52% (95% confidence interval 46% to 58%). Data from three countries showed a drop in incidence as the women exceeded the age limit for screening, but the reduction was small and the estimate of overdiagnosis was compensated for in this review.\nCONCLUSIONS: The increase in incidence of breast cancer was closely related to the introduction of screening and little of this increase was compensated for by a drop in incidence of breast cancer in previously screened women. One in three breast cancers detected in a population offered organised screening is overdiagnosed.","ISSN":"1756-1833","note":"PMID: 19589821\nPMCID: PMC2714679","shortTitle":"Overdiagnosis in publicly organised mammography screening programmes","journalAbbreviation":"BMJ","language":"eng","author":[{"family":"Jørgensen","given":"Karsten Juhl"},{"family":"Gøtzsche","given":"Peter C."}],"issued":{"date-parts":[["2009"]]},"PMID":"19589821","PMCID":"PMC2714679"}},{"id":2987,"uris":["http://zotero.org/users/39665/items/U22CSPHA"],"uri":["http://zotero.org/users/39665/items/U22CSPHA"],"itemData":{"id":2987,"type":"article-journal","title":"Overdiagnosis in Cancer","container-title":"Journal of the National Cancer Institute","page":"605-613","volume":"102","issue":"9","source":"jnci.oxfordjournals.org","abstract":"This article summarizes the phenomenon of cancer overdiagnosis—the diagnosis of a “cancer” that would otherwise not go on to cause symptoms or death. We describe the two prerequisites for cancer overdiagnosis to occur: the existence of a silent disease reservoir and activities leading to its detection (particularly cancer screening). We estimated the magnitude of overdiagnosis from randomized trials: about 25% of mammographically detected breast cancers, 50% of chest x-ray and/or sputum-detected lung cancers, and 60% of prostate-specific antigen–detected prostate cancers. We also review data from observational studies and population-based cancer statistics suggesting overdiagnosis in computed tomography–detected lung cancer, neuroblastoma, thyroid cancer, melanoma, and kidney cancer. To address the problem, patients must be adequately informed of the nature and the magnitude of the trade-off involved with early cancer detection. Equally important, researchers need to work to develop better estimates of the magnitude of overdiagnosis and develop clinical strategies to help minimize it.","DOI":"10.1093/jnci/djq099","ISSN":"0027-8874, 1460-2105","note":"PMID: 20413742","journalAbbreviation":"JNCI J Natl Cancer Inst","language":"en","author":[{"family":"Welch","given":"H. Gilbert"},{"family":"Black","given":"William C."}],"issued":{"date-parts":[["2010",5,5]]},"PMID":"20413742"}},{"id":1787,"uris":["http://zotero.org/users/39665/items/HZRMZEDK"],"uri":["http://zotero.org/users/39665/items/HZRMZEDK"],"itemData":{"id":1787,"type":"article-journal","title":"Effect of screening mammography on breast-cancer mortality in Norway","container-title":"The New England Journal of Medicine","page":"1203-1210","volume":"363","issue":"13","source":"NCBI PubMed","abstract":"BACKGROUND: A challenge in quantifying the effect of screening mammography on breast-cancer mortality is to provide valid comparison groups. The use of historical control subjects does not take into account chronologic trends associated with advances in breast-cancer awareness and treatment.\nMETHODS: The Norwegian breast-cancer screening program was started in 1996 and expanded geographically during the subsequent 9 years. Women between the ages of 50 and 69 years were offered screening mammography every 2 years. We compared the incidence-based rates of death from breast cancer in four groups: two groups of women who from 1996 through 2005 were living in counties with screening (screening group) or without screening (nonscreening group); and two historical-comparison groups that from 1986 through 1995 mirrored the current groups.\nRESULTS: We analyzed data from 40,075 women with breast cancer. The rate of death was reduced by 7.2 deaths per 100,000 person-years in the screening group as compared with the historical screening group (rate ratio, 0.72; 95% confidence interval [CI], 0.63 to 0.81) and by 4.8 deaths per 100,000 person-years in the nonscreening group as compared with the historical nonscreening group (rate ratio, 0.82; 95% CI, 0.71 to 0.93; P&lt;0.001 for both comparisons), for a relative reduction in mortality of 10% in the screening group (P=0.13). Thus, the difference in the reduction in mortality between the current and historical groups that could be attributed to screening alone was 2.4 deaths per 100,000 person-years, or a third of the total reduction of 7.2 deaths.\nCONCLUSIONS: The availability of screening mammography was associated with a reduction in the rate of death from breast cancer, but the screening itself accounted for only about a third of the total reduction. (Funded by the Cancer Registry of Norway and the Research Council of Norway.)","DOI":"10.1056/NEJMoa1000727","ISSN":"1533-4406","note":"PMID: 20860502","journalAbbreviation":"N. Engl. J. Med.","language":"eng","author":[{"family":"Kalager","given":"Mette"},{"family":"Zelen","given":"Marvin"},{"family":"Langmark","given":"Frøydis"},{"family":"Adami","given":"Hans-Olov"}],"issued":{"date-parts":[["2010",9,23]]},"PMID":"20860502"}},{"id":1504,"uris":["http://zotero.org/users/39665/items/FME9M4AM"],"uri":["http://zotero.org/users/39665/items/FME9M4AM"],"itemData":{"id":1504,"type":"article-journal","title":"A Reality Check for Overdiagnosis Estimates Associated With Breast Cancer Screening","container-title":"Journal of the National Cancer Institute","page":"dju315","volume":"106","issue":"12","source":"jnci.oxfordjournals.org","abstract":"The frequency of overdiagnosis associated with breast cancer screening is a topic of controversy. Published estimates vary widely, but identifying which estimates are reliable is challenging. In this article we present an approach that provides a check on these estimates. Our approach leverages the close link between overdiagnosis and lead time by identifying the average lead time most consistent with a given overdiagnosis frequency. We consider a high-profile study that suggested that 31% of breast cancers diagnosed in the United States in 2008 were overdiagnosed and show that this corresponds to an average lead time of about nine years among localized cases. Comparing this estimate with the average lead time for invasive, screen-detected breast cancers of 40 months, around which there is a relative consensus, suggests the published estimate of overdiagnosis is excessive. This approach provides a novel way to appraise estimates of overdiagnosis given knowledge of disease natural history.","DOI":"10.1093/jnci/dju315","ISSN":"0027-8874, 1460-2105","note":"PMID: 25362701","journalAbbreviation":"JNCI J Natl Cancer Inst","language":"en","author":[{"family":"Etzioni","given":"Ruth"},{"family":"Xia","given":"Jing"},{"family":"Hubbard","given":"Rebecca"},{"family":"Weiss","given":"Noel S."},{"family":"Gulati","given":"Roman"}],"issued":{"date-parts":[["2014",12,1]]},"PMID":"25362701"}}],"schema":"https://github.com/citation-style-language/schema/raw/master/csl-citation.json"} </w:instrText>
      </w:r>
      <w:r w:rsidR="006A16C0" w:rsidRPr="00597040">
        <w:rPr>
          <w:color w:val="000000" w:themeColor="text1"/>
          <w:sz w:val="24"/>
          <w:szCs w:val="24"/>
        </w:rPr>
        <w:fldChar w:fldCharType="separate"/>
      </w:r>
      <w:r w:rsidR="00CA5573" w:rsidRPr="00597040">
        <w:rPr>
          <w:rFonts w:eastAsia="Times New Roman"/>
          <w:color w:val="000000" w:themeColor="text1"/>
          <w:sz w:val="24"/>
          <w:vertAlign w:val="superscript"/>
        </w:rPr>
        <w:t>22–26</w:t>
      </w:r>
      <w:r w:rsidR="006A16C0" w:rsidRPr="00597040">
        <w:rPr>
          <w:color w:val="000000" w:themeColor="text1"/>
          <w:sz w:val="24"/>
          <w:szCs w:val="24"/>
        </w:rPr>
        <w:fldChar w:fldCharType="end"/>
      </w:r>
      <w:r w:rsidRPr="00597040">
        <w:rPr>
          <w:color w:val="000000" w:themeColor="text1"/>
          <w:sz w:val="24"/>
          <w:szCs w:val="24"/>
        </w:rPr>
        <w:t xml:space="preserve">  Second, we varied the level up to 97% for tumors &lt;1cm (because </w:t>
      </w:r>
      <w:r w:rsidR="009E1B2C" w:rsidRPr="00597040">
        <w:rPr>
          <w:color w:val="000000" w:themeColor="text1"/>
          <w:sz w:val="24"/>
          <w:szCs w:val="24"/>
        </w:rPr>
        <w:t>97</w:t>
      </w:r>
      <w:r w:rsidRPr="00597040">
        <w:rPr>
          <w:color w:val="000000" w:themeColor="text1"/>
          <w:sz w:val="24"/>
          <w:szCs w:val="24"/>
        </w:rPr>
        <w:t xml:space="preserve">% of patients diagnosed with &lt;1cm tumors </w:t>
      </w:r>
      <w:r w:rsidR="009E1B2C" w:rsidRPr="00597040">
        <w:rPr>
          <w:color w:val="000000" w:themeColor="text1"/>
          <w:sz w:val="24"/>
          <w:szCs w:val="24"/>
        </w:rPr>
        <w:t xml:space="preserve">did not die </w:t>
      </w:r>
      <w:r w:rsidRPr="00597040">
        <w:rPr>
          <w:color w:val="000000" w:themeColor="text1"/>
          <w:sz w:val="24"/>
          <w:szCs w:val="24"/>
        </w:rPr>
        <w:t>of breast cancer within 10 years</w:t>
      </w:r>
      <w:r w:rsidR="00F82E8A" w:rsidRPr="00597040">
        <w:rPr>
          <w:color w:val="000000" w:themeColor="text1"/>
          <w:sz w:val="24"/>
          <w:szCs w:val="24"/>
        </w:rPr>
        <w:t xml:space="preserve"> and, thus, could have been overdiagnosed</w:t>
      </w:r>
      <w:r w:rsidRPr="00597040">
        <w:rPr>
          <w:color w:val="000000" w:themeColor="text1"/>
          <w:sz w:val="24"/>
          <w:szCs w:val="24"/>
        </w:rPr>
        <w:t xml:space="preserve">) and up to 52% for 1-3cm tumors.  </w:t>
      </w:r>
    </w:p>
    <w:p w14:paraId="11E957D7" w14:textId="77777777" w:rsidR="006A16C0" w:rsidRPr="00597040" w:rsidRDefault="006A16C0" w:rsidP="008D20E9">
      <w:pPr>
        <w:pStyle w:val="Normal1"/>
        <w:spacing w:line="480" w:lineRule="auto"/>
        <w:rPr>
          <w:b/>
          <w:color w:val="000000" w:themeColor="text1"/>
          <w:sz w:val="24"/>
          <w:szCs w:val="24"/>
        </w:rPr>
      </w:pPr>
    </w:p>
    <w:p w14:paraId="3FDBA0A8" w14:textId="77777777" w:rsidR="008D20E9" w:rsidRPr="00597040" w:rsidRDefault="008D20E9" w:rsidP="00BD5F67">
      <w:pPr>
        <w:pStyle w:val="Normal1"/>
        <w:spacing w:line="480" w:lineRule="auto"/>
        <w:outlineLvl w:val="0"/>
        <w:rPr>
          <w:color w:val="000000" w:themeColor="text1"/>
          <w:sz w:val="24"/>
          <w:szCs w:val="24"/>
        </w:rPr>
      </w:pPr>
      <w:r w:rsidRPr="00597040">
        <w:rPr>
          <w:b/>
          <w:color w:val="000000" w:themeColor="text1"/>
          <w:sz w:val="24"/>
          <w:szCs w:val="24"/>
        </w:rPr>
        <w:t>3.  RESULTS</w:t>
      </w:r>
    </w:p>
    <w:p w14:paraId="67AF26CB" w14:textId="77777777" w:rsidR="00800402" w:rsidRPr="00597040" w:rsidRDefault="006A16C0" w:rsidP="00800402">
      <w:pPr>
        <w:pStyle w:val="NormalWeb"/>
        <w:spacing w:line="480" w:lineRule="auto"/>
        <w:ind w:firstLine="720"/>
        <w:rPr>
          <w:rFonts w:ascii="Arial" w:hAnsi="Arial" w:cs="Arial"/>
          <w:color w:val="000000" w:themeColor="text1"/>
        </w:rPr>
      </w:pPr>
      <w:r w:rsidRPr="00597040">
        <w:rPr>
          <w:rFonts w:ascii="Arial" w:hAnsi="Arial" w:cs="Arial"/>
          <w:b/>
          <w:color w:val="000000" w:themeColor="text1"/>
        </w:rPr>
        <w:t xml:space="preserve">3.1.  Incidence Rates, </w:t>
      </w:r>
      <w:r w:rsidR="00800402" w:rsidRPr="00597040">
        <w:rPr>
          <w:rFonts w:ascii="Arial" w:hAnsi="Arial" w:cs="Arial"/>
          <w:b/>
          <w:color w:val="000000" w:themeColor="text1"/>
          <w:highlight w:val="yellow"/>
        </w:rPr>
        <w:t>Proportion</w:t>
      </w:r>
      <w:r w:rsidR="00800402" w:rsidRPr="00597040">
        <w:rPr>
          <w:rFonts w:ascii="Arial" w:hAnsi="Arial" w:cs="Arial"/>
          <w:b/>
          <w:color w:val="000000" w:themeColor="text1"/>
        </w:rPr>
        <w:t xml:space="preserve"> </w:t>
      </w:r>
      <w:r w:rsidRPr="00597040">
        <w:rPr>
          <w:rFonts w:ascii="Arial" w:hAnsi="Arial" w:cs="Arial"/>
          <w:b/>
          <w:color w:val="000000" w:themeColor="text1"/>
        </w:rPr>
        <w:t>of Tumor Sizes</w:t>
      </w:r>
      <w:r w:rsidRPr="00597040">
        <w:rPr>
          <w:rFonts w:ascii="Arial" w:eastAsia="Arial Unicode MS" w:hAnsi="Arial" w:cs="Arial"/>
          <w:b/>
          <w:color w:val="000000" w:themeColor="text1"/>
        </w:rPr>
        <w:t>, and Case Fatality Rates.</w:t>
      </w:r>
      <w:r w:rsidRPr="00597040">
        <w:rPr>
          <w:rFonts w:ascii="Arial" w:eastAsia="Arial Unicode MS" w:hAnsi="Arial" w:cs="Arial"/>
          <w:color w:val="000000" w:themeColor="text1"/>
        </w:rPr>
        <w:t xml:space="preserve">  </w:t>
      </w:r>
      <w:r w:rsidR="00800402" w:rsidRPr="00597040">
        <w:rPr>
          <w:rFonts w:ascii="Arial" w:hAnsi="Arial" w:cs="Arial"/>
          <w:color w:val="000000" w:themeColor="text1"/>
          <w:highlight w:val="yellow"/>
        </w:rPr>
        <w:t>Both the incidence rate and proportion of &lt;1cm and 1-2cm tumors increased between 1975 and 2002 (Figure 2, Panels A and B).</w:t>
      </w:r>
      <w:r w:rsidR="00800402" w:rsidRPr="00597040">
        <w:rPr>
          <w:rFonts w:ascii="Arial" w:hAnsi="Arial" w:cs="Arial"/>
          <w:color w:val="000000" w:themeColor="text1"/>
        </w:rPr>
        <w:t xml:space="preserve">  For example, the incidence rate of &lt;1cm tumors rose from 42 to 350 cases per 100,000 over this time period.  In contrast to these smaller sized tumors, the incidence rates of 2-3cm, 3-5cm and ≥5cm increased from 1975, peaked around 1984, and decreased thereafter.  The annual </w:t>
      </w:r>
      <w:r w:rsidR="00800402" w:rsidRPr="00597040">
        <w:rPr>
          <w:rFonts w:ascii="Arial" w:hAnsi="Arial" w:cs="Arial"/>
          <w:color w:val="000000" w:themeColor="text1"/>
          <w:highlight w:val="yellow"/>
        </w:rPr>
        <w:t>proportion</w:t>
      </w:r>
      <w:r w:rsidR="00800402" w:rsidRPr="00597040">
        <w:rPr>
          <w:rFonts w:ascii="Arial" w:hAnsi="Arial" w:cs="Arial"/>
          <w:color w:val="000000" w:themeColor="text1"/>
        </w:rPr>
        <w:t xml:space="preserve"> of the &lt;1cm and 1-2cm tumors grew over time because their incidence rates increased more than those of larger sized tumors. </w:t>
      </w:r>
    </w:p>
    <w:p w14:paraId="45702AD0" w14:textId="77777777" w:rsidR="00800402" w:rsidRPr="009D3F41" w:rsidRDefault="006A16C0" w:rsidP="00A7028C">
      <w:pPr>
        <w:pStyle w:val="NormalWeb"/>
        <w:spacing w:line="480" w:lineRule="auto"/>
        <w:ind w:firstLine="720"/>
        <w:rPr>
          <w:rFonts w:ascii="Arial" w:hAnsi="Arial" w:cs="Arial"/>
          <w:strike/>
          <w:color w:val="000000" w:themeColor="text1"/>
        </w:rPr>
      </w:pPr>
      <w:r w:rsidRPr="00597040">
        <w:rPr>
          <w:rFonts w:ascii="Arial" w:eastAsia="Arial Unicode MS" w:hAnsi="Arial" w:cs="Arial"/>
          <w:color w:val="000000" w:themeColor="text1"/>
        </w:rPr>
        <w:t>Case fatality rates from breast cancer decreased more, in absolute terms, for larger</w:t>
      </w:r>
      <w:r w:rsidR="00671AE9" w:rsidRPr="00597040">
        <w:rPr>
          <w:rFonts w:ascii="Arial" w:eastAsia="Arial Unicode MS" w:hAnsi="Arial" w:cs="Arial"/>
          <w:color w:val="000000" w:themeColor="text1"/>
        </w:rPr>
        <w:t xml:space="preserve"> tumors</w:t>
      </w:r>
      <w:r w:rsidRPr="00597040">
        <w:rPr>
          <w:rFonts w:ascii="Arial" w:eastAsia="Arial Unicode MS" w:hAnsi="Arial" w:cs="Arial"/>
          <w:color w:val="000000" w:themeColor="text1"/>
        </w:rPr>
        <w:t xml:space="preserve"> than smaller sized tumors between 1975 and 2002 (Figure 2, Panel C).  </w:t>
      </w:r>
      <w:r w:rsidRPr="00597040">
        <w:rPr>
          <w:rFonts w:ascii="Arial" w:eastAsia="Arial Unicode MS" w:hAnsi="Arial" w:cs="Arial"/>
          <w:color w:val="000000" w:themeColor="text1"/>
        </w:rPr>
        <w:lastRenderedPageBreak/>
        <w:t xml:space="preserve">For example, the rate decreased from 101 to 59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Pr="00597040">
        <w:rPr>
          <w:rFonts w:ascii="Arial" w:eastAsia="Arial Unicode MS" w:hAnsi="Arial" w:cs="Arial" w:hint="eastAsia"/>
          <w:color w:val="000000" w:themeColor="text1"/>
        </w:rPr>
        <w:t>≥</w:t>
      </w:r>
      <w:r w:rsidRPr="00597040">
        <w:rPr>
          <w:rFonts w:ascii="Arial" w:eastAsia="Arial Unicode MS" w:hAnsi="Arial" w:cs="Arial"/>
          <w:color w:val="000000" w:themeColor="text1"/>
        </w:rPr>
        <w:t xml:space="preserve">5cm tumors </w:t>
      </w:r>
      <w:r w:rsidRPr="00597040">
        <w:rPr>
          <w:rFonts w:ascii="Arial" w:hAnsi="Arial" w:cs="Arial"/>
          <w:color w:val="000000" w:themeColor="text1"/>
        </w:rPr>
        <w:t xml:space="preserve">and from 18 to 5 deaths per 100,000 </w:t>
      </w:r>
      <w:r w:rsidR="00800402" w:rsidRPr="00597040">
        <w:rPr>
          <w:rFonts w:ascii="Arial" w:eastAsia="Times New Roman" w:hAnsi="Arial" w:cs="Arial"/>
          <w:color w:val="000000" w:themeColor="text1"/>
          <w:highlight w:val="yellow"/>
        </w:rPr>
        <w:t>person-years among patients diagnosed with</w:t>
      </w:r>
      <w:r w:rsidR="00800402" w:rsidRPr="00597040">
        <w:rPr>
          <w:rFonts w:ascii="Arial" w:eastAsia="Times New Roman" w:hAnsi="Arial" w:cs="Arial"/>
          <w:color w:val="000000" w:themeColor="text1"/>
        </w:rPr>
        <w:t xml:space="preserve"> </w:t>
      </w:r>
      <w:r w:rsidRPr="00597040">
        <w:rPr>
          <w:rFonts w:ascii="Arial" w:hAnsi="Arial" w:cs="Arial"/>
          <w:color w:val="000000" w:themeColor="text1"/>
        </w:rPr>
        <w:t xml:space="preserve">&lt;1cm tumors.  </w:t>
      </w:r>
      <w:r w:rsidR="00800402" w:rsidRPr="00597040">
        <w:rPr>
          <w:rFonts w:ascii="Arial" w:hAnsi="Arial" w:cs="Arial"/>
          <w:color w:val="000000" w:themeColor="text1"/>
          <w:highlight w:val="yellow"/>
        </w:rPr>
        <w:t>For patients diagnosed with &lt;1cm, 1-2cm, 2-3cm, and 3-5cm tumors, case fatality rates from other causes were higher than those from breast cancer.  Only for patients diagnosed with ≥5cm tumors were case fatality rates from breast cancer larger than those from other causes.  </w:t>
      </w:r>
      <w:commentRangeStart w:id="1"/>
      <w:r w:rsidR="00800402" w:rsidRPr="009D3F41">
        <w:rPr>
          <w:rFonts w:ascii="Arial" w:hAnsi="Arial" w:cs="Arial"/>
          <w:strike/>
          <w:color w:val="000000" w:themeColor="text1"/>
          <w:highlight w:val="yellow"/>
        </w:rPr>
        <w:t>This result highlights the importance of accounting for both causes of death (breast cancer and other causes) when assessing the gain in life expectancy for breast cancer patients.</w:t>
      </w:r>
      <w:commentRangeEnd w:id="1"/>
      <w:r w:rsidR="005564FC">
        <w:rPr>
          <w:rStyle w:val="CommentReference"/>
          <w:rFonts w:ascii="Arial" w:hAnsi="Arial" w:cs="Arial"/>
        </w:rPr>
        <w:commentReference w:id="1"/>
      </w:r>
    </w:p>
    <w:p w14:paraId="7B274B12" w14:textId="5CF590C4" w:rsidR="006A16C0" w:rsidRPr="00597040" w:rsidRDefault="00800402" w:rsidP="00A7028C">
      <w:pPr>
        <w:spacing w:line="480" w:lineRule="auto"/>
        <w:rPr>
          <w:color w:val="000000" w:themeColor="text1"/>
          <w:sz w:val="24"/>
          <w:szCs w:val="24"/>
        </w:rPr>
      </w:pPr>
      <w:r w:rsidRPr="00597040">
        <w:rPr>
          <w:color w:val="000000" w:themeColor="text1"/>
          <w:sz w:val="24"/>
          <w:szCs w:val="24"/>
        </w:rPr>
        <w:tab/>
      </w:r>
      <w:r w:rsidRPr="00597040" w:rsidDel="00800402">
        <w:rPr>
          <w:color w:val="000000" w:themeColor="text1"/>
          <w:sz w:val="24"/>
          <w:szCs w:val="24"/>
        </w:rPr>
        <w:t xml:space="preserve"> </w:t>
      </w:r>
      <w:r w:rsidR="006A16C0" w:rsidRPr="00597040">
        <w:rPr>
          <w:b/>
          <w:color w:val="000000" w:themeColor="text1"/>
          <w:sz w:val="24"/>
          <w:szCs w:val="24"/>
        </w:rPr>
        <w:t xml:space="preserve">3.2.  </w:t>
      </w:r>
      <w:r w:rsidR="00086A5C" w:rsidRPr="00597040">
        <w:rPr>
          <w:b/>
          <w:color w:val="000000" w:themeColor="text1"/>
          <w:sz w:val="24"/>
          <w:szCs w:val="24"/>
          <w:highlight w:val="yellow"/>
        </w:rPr>
        <w:t xml:space="preserve">Analysis of </w:t>
      </w:r>
      <w:r w:rsidR="00EE5A8F" w:rsidRPr="00597040">
        <w:rPr>
          <w:b/>
          <w:color w:val="000000" w:themeColor="text1"/>
          <w:sz w:val="24"/>
          <w:szCs w:val="24"/>
          <w:highlight w:val="yellow"/>
        </w:rPr>
        <w:t>G</w:t>
      </w:r>
      <w:r w:rsidR="00086A5C" w:rsidRPr="00597040">
        <w:rPr>
          <w:b/>
          <w:color w:val="000000" w:themeColor="text1"/>
          <w:sz w:val="24"/>
          <w:szCs w:val="24"/>
          <w:highlight w:val="yellow"/>
        </w:rPr>
        <w:t>ains</w:t>
      </w:r>
      <w:r w:rsidR="00086A5C" w:rsidRPr="00597040">
        <w:rPr>
          <w:b/>
          <w:color w:val="000000" w:themeColor="text1"/>
          <w:sz w:val="24"/>
          <w:szCs w:val="24"/>
        </w:rPr>
        <w:t xml:space="preserve"> </w:t>
      </w:r>
      <w:r w:rsidR="006A16C0" w:rsidRPr="00597040">
        <w:rPr>
          <w:b/>
          <w:color w:val="000000" w:themeColor="text1"/>
          <w:sz w:val="24"/>
          <w:szCs w:val="24"/>
        </w:rPr>
        <w:t>in Life Expectancy.</w:t>
      </w:r>
      <w:r w:rsidR="006A16C0" w:rsidRPr="00597040">
        <w:rPr>
          <w:color w:val="000000" w:themeColor="text1"/>
          <w:sz w:val="24"/>
          <w:szCs w:val="24"/>
        </w:rPr>
        <w:t xml:space="preserve"> The decrease in </w:t>
      </w:r>
      <w:r w:rsidR="00671AE9" w:rsidRPr="00597040">
        <w:rPr>
          <w:color w:val="000000" w:themeColor="text1"/>
          <w:sz w:val="24"/>
          <w:szCs w:val="24"/>
          <w:highlight w:val="yellow"/>
        </w:rPr>
        <w:t>tumor</w:t>
      </w:r>
      <w:r w:rsidR="00671AE9" w:rsidRPr="00597040">
        <w:rPr>
          <w:color w:val="000000" w:themeColor="text1"/>
          <w:sz w:val="24"/>
          <w:szCs w:val="24"/>
        </w:rPr>
        <w:t xml:space="preserve"> </w:t>
      </w:r>
      <w:r w:rsidR="006A16C0" w:rsidRPr="00597040">
        <w:rPr>
          <w:color w:val="000000" w:themeColor="text1"/>
          <w:sz w:val="24"/>
          <w:szCs w:val="24"/>
        </w:rPr>
        <w:t xml:space="preserve">size-specific case fatality rates from breast cancer and other diseases led to an increase in size-specific life expectancies.   The growing </w:t>
      </w:r>
      <w:r w:rsidR="00792C38" w:rsidRPr="00597040">
        <w:rPr>
          <w:color w:val="000000" w:themeColor="text1"/>
          <w:sz w:val="24"/>
          <w:szCs w:val="24"/>
          <w:highlight w:val="yellow"/>
        </w:rPr>
        <w:t>proportion</w:t>
      </w:r>
      <w:r w:rsidR="00792C38" w:rsidRPr="00597040">
        <w:rPr>
          <w:color w:val="000000" w:themeColor="text1"/>
          <w:sz w:val="24"/>
          <w:szCs w:val="24"/>
        </w:rPr>
        <w:t xml:space="preserve"> </w:t>
      </w:r>
      <w:r w:rsidR="006A16C0" w:rsidRPr="00597040">
        <w:rPr>
          <w:color w:val="000000" w:themeColor="text1"/>
          <w:sz w:val="24"/>
          <w:szCs w:val="24"/>
        </w:rPr>
        <w:t>of smaller size tumors placed greater weight on</w:t>
      </w:r>
      <w:r w:rsidR="00671AE9" w:rsidRPr="00597040">
        <w:rPr>
          <w:color w:val="000000" w:themeColor="text1"/>
          <w:sz w:val="24"/>
          <w:szCs w:val="24"/>
        </w:rPr>
        <w:t xml:space="preserve"> </w:t>
      </w:r>
      <w:r w:rsidR="00671AE9" w:rsidRPr="00597040">
        <w:rPr>
          <w:color w:val="000000" w:themeColor="text1"/>
          <w:sz w:val="24"/>
          <w:szCs w:val="24"/>
          <w:highlight w:val="yellow"/>
        </w:rPr>
        <w:t>these tumors in calculating</w:t>
      </w:r>
      <w:r w:rsidR="006A16C0" w:rsidRPr="00597040">
        <w:rPr>
          <w:color w:val="000000" w:themeColor="text1"/>
          <w:sz w:val="24"/>
          <w:szCs w:val="24"/>
        </w:rPr>
        <w:t xml:space="preserve"> overall life expectancy, </w:t>
      </w:r>
      <w:r w:rsidR="00671AE9" w:rsidRPr="00597040">
        <w:rPr>
          <w:color w:val="000000" w:themeColor="text1"/>
          <w:sz w:val="24"/>
          <w:szCs w:val="24"/>
          <w:highlight w:val="yellow"/>
        </w:rPr>
        <w:t>and less weight</w:t>
      </w:r>
      <w:r w:rsidR="00671AE9" w:rsidRPr="00597040">
        <w:rPr>
          <w:color w:val="000000" w:themeColor="text1"/>
          <w:sz w:val="24"/>
          <w:szCs w:val="24"/>
        </w:rPr>
        <w:t xml:space="preserve"> </w:t>
      </w:r>
      <w:r w:rsidR="006A16C0" w:rsidRPr="00597040">
        <w:rPr>
          <w:color w:val="000000" w:themeColor="text1"/>
          <w:sz w:val="24"/>
          <w:szCs w:val="24"/>
        </w:rPr>
        <w:t xml:space="preserve">to the shrinking </w:t>
      </w:r>
      <w:r w:rsidR="00BD5F67" w:rsidRPr="00597040">
        <w:rPr>
          <w:color w:val="000000" w:themeColor="text1"/>
          <w:sz w:val="24"/>
          <w:szCs w:val="24"/>
          <w:highlight w:val="yellow"/>
        </w:rPr>
        <w:t>proportion</w:t>
      </w:r>
      <w:r w:rsidR="006A16C0" w:rsidRPr="00597040">
        <w:rPr>
          <w:color w:val="000000" w:themeColor="text1"/>
          <w:sz w:val="24"/>
          <w:szCs w:val="24"/>
        </w:rPr>
        <w:t xml:space="preserve"> of larger sized tumors. The decrease in fatality rates and redistribution in the </w:t>
      </w:r>
      <w:r w:rsidR="005564FC" w:rsidRPr="009D3F41">
        <w:rPr>
          <w:color w:val="000000" w:themeColor="text1"/>
          <w:sz w:val="24"/>
          <w:szCs w:val="24"/>
          <w:highlight w:val="yellow"/>
        </w:rPr>
        <w:t>proportion</w:t>
      </w:r>
      <w:r w:rsidR="005564FC" w:rsidRPr="00597040">
        <w:rPr>
          <w:color w:val="000000" w:themeColor="text1"/>
          <w:sz w:val="24"/>
          <w:szCs w:val="24"/>
        </w:rPr>
        <w:t xml:space="preserve"> </w:t>
      </w:r>
      <w:r w:rsidR="006A16C0" w:rsidRPr="00597040">
        <w:rPr>
          <w:color w:val="000000" w:themeColor="text1"/>
          <w:sz w:val="24"/>
          <w:szCs w:val="24"/>
        </w:rPr>
        <w:t>of tumor sizes led to a 10.94-year gain in overall life expectancy for a 40-year old newly diagnosed breast cancer patient between 1975 and 2002 (Figure 3).  First, the temporal shift towards smaller sized tumors contributed 2.92 years to this gain</w:t>
      </w:r>
      <w:r w:rsidR="004A16BB" w:rsidRPr="00597040">
        <w:rPr>
          <w:color w:val="000000" w:themeColor="text1"/>
          <w:sz w:val="24"/>
          <w:szCs w:val="24"/>
        </w:rPr>
        <w:t xml:space="preserve"> (27%).</w:t>
      </w:r>
      <w:r w:rsidR="006A16C0" w:rsidRPr="00597040">
        <w:rPr>
          <w:color w:val="000000" w:themeColor="text1"/>
          <w:sz w:val="24"/>
          <w:szCs w:val="24"/>
        </w:rPr>
        <w:t xml:space="preserve"> </w:t>
      </w:r>
      <w:r w:rsidR="004A16BB"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This 2.92 year net contribution results from offsetting trends in the </w:t>
      </w:r>
      <w:r w:rsidR="00BD5F67" w:rsidRPr="00597040">
        <w:rPr>
          <w:rFonts w:eastAsia="Arial Unicode MS"/>
          <w:color w:val="000000" w:themeColor="text1"/>
          <w:sz w:val="24"/>
          <w:szCs w:val="24"/>
          <w:highlight w:val="yellow"/>
        </w:rPr>
        <w:t>distribution</w:t>
      </w:r>
      <w:r w:rsidR="006A16C0" w:rsidRPr="00597040">
        <w:rPr>
          <w:rFonts w:eastAsia="Arial Unicode MS"/>
          <w:color w:val="000000" w:themeColor="text1"/>
          <w:sz w:val="24"/>
          <w:szCs w:val="24"/>
        </w:rPr>
        <w:t xml:space="preserve"> of cancers by tumor size: increasing contributions from the growing </w:t>
      </w:r>
      <w:r w:rsidR="00792C38" w:rsidRPr="00597040">
        <w:rPr>
          <w:rFonts w:eastAsia="Arial Unicode MS"/>
          <w:color w:val="000000" w:themeColor="text1"/>
          <w:sz w:val="24"/>
          <w:szCs w:val="24"/>
          <w:highlight w:val="yellow"/>
        </w:rPr>
        <w:t>proportion</w:t>
      </w:r>
      <w:r w:rsidR="00792C38"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smaller sized tumors and decreasing contributions from the shrinking </w:t>
      </w:r>
      <w:r w:rsidR="00BD5F67" w:rsidRPr="00597040">
        <w:rPr>
          <w:rFonts w:eastAsia="Arial Unicode MS"/>
          <w:color w:val="000000" w:themeColor="text1"/>
          <w:sz w:val="24"/>
          <w:szCs w:val="24"/>
          <w:highlight w:val="yellow"/>
        </w:rPr>
        <w:t>proportion</w:t>
      </w:r>
      <w:r w:rsidR="00BD5F67" w:rsidRPr="00597040">
        <w:rPr>
          <w:rFonts w:eastAsia="Arial Unicode MS"/>
          <w:color w:val="000000" w:themeColor="text1"/>
          <w:sz w:val="24"/>
          <w:szCs w:val="24"/>
        </w:rPr>
        <w:t xml:space="preserve"> </w:t>
      </w:r>
      <w:r w:rsidR="006A16C0" w:rsidRPr="00597040">
        <w:rPr>
          <w:rFonts w:eastAsia="Arial Unicode MS"/>
          <w:color w:val="000000" w:themeColor="text1"/>
          <w:sz w:val="24"/>
          <w:szCs w:val="24"/>
        </w:rPr>
        <w:t xml:space="preserve">of larger sized tumors.  Second, improvements in case fatality rates from breast cancer contributed 6.79 years to the gain in life expectancy (62%).  Specifically, reductions in case fatality rates from breast cancer contributed 1.12 years for &lt;1cm </w:t>
      </w:r>
      <w:r w:rsidR="006A16C0" w:rsidRPr="00597040">
        <w:rPr>
          <w:rFonts w:eastAsia="Arial Unicode MS"/>
          <w:color w:val="000000" w:themeColor="text1"/>
          <w:sz w:val="24"/>
          <w:szCs w:val="24"/>
        </w:rPr>
        <w:lastRenderedPageBreak/>
        <w:t xml:space="preserve">tumors, 2.36 years for 1-2cm tumors, 1.12 years for 2-3cm tumors, 1.52 years for 3-5cm tumors, and 0.66 years for </w:t>
      </w:r>
      <w:r w:rsidR="006A16C0" w:rsidRPr="00597040">
        <w:rPr>
          <w:rFonts w:eastAsia="Arial Unicode MS" w:hint="eastAsia"/>
          <w:color w:val="000000" w:themeColor="text1"/>
          <w:sz w:val="24"/>
          <w:szCs w:val="24"/>
        </w:rPr>
        <w:t>≥</w:t>
      </w:r>
      <w:r w:rsidR="006A16C0" w:rsidRPr="00597040">
        <w:rPr>
          <w:rFonts w:eastAsia="Arial Unicode MS"/>
          <w:color w:val="000000" w:themeColor="text1"/>
          <w:sz w:val="24"/>
          <w:szCs w:val="24"/>
        </w:rPr>
        <w:t>5cm tumors.  Third, reductions in case fatality rates from competing causes of death across all tumor sizes contributed the remaining 1.25 years to the gain in life expectancy (11%).</w:t>
      </w:r>
    </w:p>
    <w:p w14:paraId="2D77E5C1" w14:textId="77777777" w:rsidR="006A16C0" w:rsidRPr="00597040" w:rsidRDefault="006A16C0" w:rsidP="00A7028C">
      <w:pPr>
        <w:pStyle w:val="Normal2"/>
        <w:spacing w:line="480" w:lineRule="auto"/>
        <w:ind w:firstLine="720"/>
        <w:rPr>
          <w:color w:val="000000" w:themeColor="text1"/>
          <w:sz w:val="24"/>
          <w:szCs w:val="24"/>
        </w:rPr>
      </w:pPr>
      <w:r w:rsidRPr="00597040">
        <w:rPr>
          <w:b/>
          <w:color w:val="000000" w:themeColor="text1"/>
          <w:sz w:val="24"/>
          <w:szCs w:val="24"/>
        </w:rPr>
        <w:t>3.3  Contribution by Age Group to Earlier Detection.</w:t>
      </w:r>
      <w:r w:rsidRPr="00597040">
        <w:rPr>
          <w:color w:val="000000" w:themeColor="text1"/>
          <w:sz w:val="24"/>
          <w:szCs w:val="24"/>
        </w:rPr>
        <w:t xml:space="preserve">  Across all ages, earlier detection</w:t>
      </w:r>
      <w:r w:rsidR="00086A5C" w:rsidRPr="00597040">
        <w:rPr>
          <w:color w:val="000000" w:themeColor="text1"/>
          <w:sz w:val="24"/>
          <w:szCs w:val="24"/>
        </w:rPr>
        <w:t xml:space="preserve"> </w:t>
      </w:r>
      <w:r w:rsidR="00086A5C" w:rsidRPr="00597040">
        <w:rPr>
          <w:color w:val="000000" w:themeColor="text1"/>
          <w:sz w:val="24"/>
          <w:szCs w:val="24"/>
          <w:highlight w:val="yellow"/>
        </w:rPr>
        <w:t>(as evidenced by a shift in tumor size)</w:t>
      </w:r>
      <w:r w:rsidRPr="00597040">
        <w:rPr>
          <w:color w:val="000000" w:themeColor="text1"/>
          <w:sz w:val="24"/>
          <w:szCs w:val="24"/>
        </w:rPr>
        <w:t xml:space="preserve"> contributed 2.92 years of life to the 10.94-year gain in life expectancy </w:t>
      </w:r>
      <w:r w:rsidR="00086A5C" w:rsidRPr="00597040">
        <w:rPr>
          <w:color w:val="000000" w:themeColor="text1"/>
          <w:sz w:val="24"/>
          <w:szCs w:val="24"/>
          <w:highlight w:val="yellow"/>
        </w:rPr>
        <w:t>from 1975 to 2002</w:t>
      </w:r>
      <w:r w:rsidR="00086A5C" w:rsidRPr="00597040">
        <w:rPr>
          <w:color w:val="000000" w:themeColor="text1"/>
          <w:sz w:val="24"/>
          <w:szCs w:val="24"/>
        </w:rPr>
        <w:t xml:space="preserve"> </w:t>
      </w:r>
      <w:r w:rsidRPr="00597040">
        <w:rPr>
          <w:color w:val="000000" w:themeColor="text1"/>
          <w:sz w:val="24"/>
          <w:szCs w:val="24"/>
        </w:rPr>
        <w:t>(Table 1).  By age group, earlier detection among 40-49, 50-59, 60-69, 70-79, and 80-89 year olds contributed approximately equally in absolute terms to the overall contribution of earlier detection: between 0.41 to 0.72 years of life.  In other words, earlier detection in these decades of life each contributed to between 3.</w:t>
      </w:r>
      <w:r w:rsidR="00780EFC" w:rsidRPr="00597040">
        <w:rPr>
          <w:color w:val="000000" w:themeColor="text1"/>
          <w:sz w:val="24"/>
          <w:szCs w:val="24"/>
        </w:rPr>
        <w:t>8</w:t>
      </w:r>
      <w:r w:rsidRPr="00597040">
        <w:rPr>
          <w:color w:val="000000" w:themeColor="text1"/>
          <w:sz w:val="24"/>
          <w:szCs w:val="24"/>
        </w:rPr>
        <w:t>% and 6.6% to the gain in life expectancy.</w:t>
      </w:r>
    </w:p>
    <w:p w14:paraId="6BB5EC76" w14:textId="53BF99FA" w:rsidR="006A16C0" w:rsidRPr="00597040" w:rsidRDefault="006A16C0" w:rsidP="00A7028C">
      <w:pPr>
        <w:spacing w:line="480" w:lineRule="auto"/>
        <w:ind w:firstLine="720"/>
        <w:rPr>
          <w:rFonts w:ascii="Times New Roman" w:eastAsia="Times New Roman" w:hAnsi="Times New Roman" w:cs="Times New Roman"/>
          <w:color w:val="000000" w:themeColor="text1"/>
          <w:sz w:val="24"/>
          <w:szCs w:val="24"/>
        </w:rPr>
      </w:pPr>
      <w:r w:rsidRPr="00597040">
        <w:rPr>
          <w:rFonts w:eastAsia="Arial Unicode MS"/>
          <w:b/>
          <w:color w:val="000000" w:themeColor="text1"/>
          <w:sz w:val="24"/>
          <w:szCs w:val="24"/>
        </w:rPr>
        <w:t xml:space="preserve">3.4.  </w:t>
      </w:r>
      <w:r w:rsidR="00086A5C" w:rsidRPr="00597040">
        <w:rPr>
          <w:rFonts w:eastAsia="Arial Unicode MS"/>
          <w:b/>
          <w:color w:val="000000" w:themeColor="text1"/>
          <w:sz w:val="24"/>
          <w:szCs w:val="24"/>
          <w:highlight w:val="yellow"/>
        </w:rPr>
        <w:t>Effect</w:t>
      </w:r>
      <w:r w:rsidRPr="00597040">
        <w:rPr>
          <w:rFonts w:eastAsia="Arial Unicode MS"/>
          <w:b/>
          <w:color w:val="000000" w:themeColor="text1"/>
          <w:sz w:val="24"/>
          <w:szCs w:val="24"/>
        </w:rPr>
        <w:t xml:space="preserve"> of Overdiagnosis.</w:t>
      </w:r>
      <w:r w:rsidRPr="00597040">
        <w:rPr>
          <w:rFonts w:eastAsia="Arial Unicode MS"/>
          <w:color w:val="000000" w:themeColor="text1"/>
          <w:sz w:val="24"/>
          <w:szCs w:val="24"/>
        </w:rPr>
        <w:t xml:space="preserve"> In the primary analysis, we assumed the overdiagnosis level for </w:t>
      </w:r>
      <w:r w:rsidRPr="00597040">
        <w:rPr>
          <w:rFonts w:eastAsia="Arial Unicode MS" w:hint="eastAsia"/>
          <w:color w:val="000000" w:themeColor="text1"/>
          <w:sz w:val="24"/>
          <w:szCs w:val="24"/>
        </w:rPr>
        <w:t>≤</w:t>
      </w:r>
      <w:r w:rsidRPr="00597040">
        <w:rPr>
          <w:rFonts w:eastAsia="Arial Unicode MS"/>
          <w:color w:val="000000" w:themeColor="text1"/>
          <w:sz w:val="24"/>
          <w:szCs w:val="24"/>
        </w:rPr>
        <w:t xml:space="preserve">3cm tumors equaled 10%.  In secondary analysis, we varied the overdiagnosis level among these tumors sizes </w:t>
      </w:r>
      <w:r w:rsidR="005564FC" w:rsidRPr="009D3F41">
        <w:rPr>
          <w:rFonts w:eastAsia="Arial Unicode MS"/>
          <w:color w:val="000000" w:themeColor="text1"/>
          <w:sz w:val="24"/>
          <w:szCs w:val="24"/>
          <w:highlight w:val="yellow"/>
        </w:rPr>
        <w:t>up to</w:t>
      </w:r>
      <w:r w:rsidR="005564FC">
        <w:rPr>
          <w:rFonts w:eastAsia="Arial Unicode MS"/>
          <w:color w:val="000000" w:themeColor="text1"/>
          <w:sz w:val="24"/>
          <w:szCs w:val="24"/>
        </w:rPr>
        <w:t xml:space="preserve"> </w:t>
      </w:r>
      <w:r w:rsidRPr="00597040">
        <w:rPr>
          <w:rFonts w:eastAsia="Arial Unicode MS"/>
          <w:color w:val="000000" w:themeColor="text1"/>
          <w:sz w:val="24"/>
          <w:szCs w:val="24"/>
        </w:rPr>
        <w:t xml:space="preserve">52% (Figure 4).  As the overdiagnosis level increased, the proportionate contribution from reductions in case fatality rates from breast cancer increased while the proportionate contribution from earlier detection decreased.  For example, at a 20% overdiagnosis level, </w:t>
      </w:r>
      <w:r w:rsidRPr="00597040">
        <w:rPr>
          <w:color w:val="000000" w:themeColor="text1"/>
          <w:sz w:val="24"/>
          <w:szCs w:val="24"/>
        </w:rPr>
        <w:t xml:space="preserve">the gain in life expectancy equaled 10.31 </w:t>
      </w:r>
      <w:r w:rsidRPr="00597040">
        <w:rPr>
          <w:color w:val="000000" w:themeColor="text1"/>
          <w:sz w:val="24"/>
          <w:szCs w:val="24"/>
          <w:highlight w:val="yellow"/>
        </w:rPr>
        <w:t>years</w:t>
      </w:r>
      <w:r w:rsidR="00780EFC" w:rsidRPr="00597040">
        <w:rPr>
          <w:color w:val="000000" w:themeColor="text1"/>
          <w:sz w:val="24"/>
          <w:szCs w:val="24"/>
          <w:highlight w:val="yellow"/>
        </w:rPr>
        <w:t xml:space="preserve"> (compared to 10.94 years at a 10% overdiagnosis level)</w:t>
      </w:r>
      <w:r w:rsidRPr="00597040">
        <w:rPr>
          <w:color w:val="000000" w:themeColor="text1"/>
          <w:sz w:val="24"/>
          <w:szCs w:val="24"/>
        </w:rPr>
        <w:t>: 66% from reductions in case fatality rates from breast cancer, 23% from the temporal shift to smaller sized tumors, and 12% from reductions in case fatality rates from competing causes of death</w:t>
      </w:r>
      <w:r w:rsidR="00780EFC" w:rsidRPr="00597040">
        <w:rPr>
          <w:color w:val="000000" w:themeColor="text1"/>
          <w:sz w:val="24"/>
          <w:szCs w:val="24"/>
        </w:rPr>
        <w:t xml:space="preserve"> </w:t>
      </w:r>
      <w:r w:rsidR="00780EFC" w:rsidRPr="00597040">
        <w:rPr>
          <w:rFonts w:eastAsia="Times New Roman"/>
          <w:color w:val="000000" w:themeColor="text1"/>
          <w:sz w:val="24"/>
          <w:szCs w:val="24"/>
          <w:highlight w:val="yellow"/>
        </w:rPr>
        <w:t>(compared to 62%, 27%, and 11%, respectively, at a 10% overdiagnosis level)</w:t>
      </w:r>
      <w:r w:rsidRPr="00597040">
        <w:rPr>
          <w:color w:val="000000" w:themeColor="text1"/>
          <w:sz w:val="24"/>
          <w:szCs w:val="24"/>
        </w:rPr>
        <w:t>.  We also independently varied the overdiagnosis level for &lt;1cm tumors and 1-3cm tumors and reached similar conclusions (</w:t>
      </w:r>
      <w:proofErr w:type="spellStart"/>
      <w:r w:rsidRPr="00597040">
        <w:rPr>
          <w:color w:val="000000" w:themeColor="text1"/>
          <w:sz w:val="24"/>
          <w:szCs w:val="24"/>
        </w:rPr>
        <w:t>eAppendix</w:t>
      </w:r>
      <w:proofErr w:type="spellEnd"/>
      <w:r w:rsidRPr="00597040">
        <w:rPr>
          <w:color w:val="000000" w:themeColor="text1"/>
          <w:sz w:val="24"/>
          <w:szCs w:val="24"/>
        </w:rPr>
        <w:t xml:space="preserve"> H). </w:t>
      </w:r>
    </w:p>
    <w:p w14:paraId="3D3D526B" w14:textId="77777777" w:rsidR="00D50A70" w:rsidRPr="00597040" w:rsidRDefault="00D50A70" w:rsidP="00A7028C">
      <w:pPr>
        <w:pStyle w:val="Normal1"/>
        <w:spacing w:line="480" w:lineRule="auto"/>
        <w:rPr>
          <w:color w:val="000000" w:themeColor="text1"/>
          <w:sz w:val="24"/>
          <w:szCs w:val="24"/>
        </w:rPr>
      </w:pPr>
    </w:p>
    <w:p w14:paraId="748FADE8" w14:textId="77777777" w:rsidR="008D20E9" w:rsidRPr="00597040" w:rsidRDefault="008D20E9" w:rsidP="00BD5F67">
      <w:pPr>
        <w:pStyle w:val="Normal1"/>
        <w:spacing w:line="480" w:lineRule="auto"/>
        <w:outlineLvl w:val="0"/>
        <w:rPr>
          <w:b/>
          <w:color w:val="000000" w:themeColor="text1"/>
          <w:sz w:val="24"/>
          <w:szCs w:val="24"/>
        </w:rPr>
      </w:pPr>
      <w:r w:rsidRPr="00597040">
        <w:rPr>
          <w:b/>
          <w:color w:val="000000" w:themeColor="text1"/>
          <w:sz w:val="24"/>
          <w:szCs w:val="24"/>
        </w:rPr>
        <w:t>4. Discussion</w:t>
      </w:r>
    </w:p>
    <w:p w14:paraId="470F91B8" w14:textId="77777777"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study quantifies the contribution of earlier detection and </w:t>
      </w:r>
      <w:r w:rsidR="00692A42" w:rsidRPr="00597040">
        <w:rPr>
          <w:color w:val="000000" w:themeColor="text1"/>
          <w:sz w:val="24"/>
          <w:szCs w:val="24"/>
          <w:highlight w:val="yellow"/>
        </w:rPr>
        <w:t>advances</w:t>
      </w:r>
      <w:r w:rsidRPr="00597040">
        <w:rPr>
          <w:color w:val="000000" w:themeColor="text1"/>
          <w:sz w:val="24"/>
          <w:szCs w:val="24"/>
        </w:rPr>
        <w:t xml:space="preserve"> in breast cancer treatment on gains in life expectancy for a newly diagnosed breast cancer patient.  Accurately measuring these contributions depends on accounting for improvements in the treatment of competing causes of death for breast cancer patients.  Our results provide a more precise estimate of these contributions because they are based on the observed mortality experience of actual breast cancer patients without the use of simulation models and their requisite—though untestable—assumptions </w:t>
      </w:r>
      <w:r w:rsidR="004675F7" w:rsidRPr="00597040">
        <w:rPr>
          <w:color w:val="000000" w:themeColor="text1"/>
          <w:sz w:val="24"/>
          <w:szCs w:val="24"/>
          <w:highlight w:val="yellow"/>
        </w:rPr>
        <w:t xml:space="preserve">about </w:t>
      </w:r>
      <w:r w:rsidRPr="00597040">
        <w:rPr>
          <w:color w:val="000000" w:themeColor="text1"/>
          <w:sz w:val="24"/>
          <w:szCs w:val="24"/>
        </w:rPr>
        <w:t xml:space="preserve">the progression of breast cancer.  Overall, we found the majority of the gain in life expectancy between 1975 and 2002 resulted from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treatment (62%), followed by earlier detection (27%)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the treatment of other diseases (11%).  </w:t>
      </w:r>
      <w:commentRangeStart w:id="2"/>
      <w:r w:rsidRPr="009D3F41">
        <w:rPr>
          <w:strike/>
          <w:color w:val="000000" w:themeColor="text1"/>
          <w:sz w:val="24"/>
          <w:szCs w:val="24"/>
        </w:rPr>
        <w:t xml:space="preserve">The relative contribution of each of these three constituent components </w:t>
      </w:r>
      <w:r w:rsidR="00D470C3" w:rsidRPr="009D3F41">
        <w:rPr>
          <w:strike/>
          <w:color w:val="000000" w:themeColor="text1"/>
          <w:sz w:val="24"/>
          <w:szCs w:val="24"/>
          <w:highlight w:val="yellow"/>
        </w:rPr>
        <w:t>were similar</w:t>
      </w:r>
      <w:r w:rsidRPr="009D3F41">
        <w:rPr>
          <w:strike/>
          <w:color w:val="000000" w:themeColor="text1"/>
          <w:sz w:val="24"/>
          <w:szCs w:val="24"/>
        </w:rPr>
        <w:t xml:space="preserve"> across various levels of overdiagnosis.</w:t>
      </w:r>
      <w:commentRangeEnd w:id="2"/>
      <w:r w:rsidR="005564FC">
        <w:rPr>
          <w:rStyle w:val="CommentReference"/>
        </w:rPr>
        <w:commentReference w:id="2"/>
      </w:r>
    </w:p>
    <w:p w14:paraId="3B56242C" w14:textId="7D6B4EB6" w:rsidR="006A16C0" w:rsidRPr="00597040" w:rsidRDefault="006A16C0" w:rsidP="006A16C0">
      <w:pPr>
        <w:pStyle w:val="Normal2"/>
        <w:spacing w:line="480" w:lineRule="auto"/>
        <w:ind w:firstLine="720"/>
        <w:rPr>
          <w:color w:val="000000" w:themeColor="text1"/>
        </w:rPr>
      </w:pPr>
      <w:r w:rsidRPr="00597040">
        <w:rPr>
          <w:color w:val="000000" w:themeColor="text1"/>
          <w:sz w:val="24"/>
          <w:szCs w:val="24"/>
        </w:rPr>
        <w:t xml:space="preserve">Our results provide a more accurate estimate of the contribution of earlier detection and </w:t>
      </w:r>
      <w:r w:rsidR="005564FC">
        <w:rPr>
          <w:color w:val="000000" w:themeColor="text1"/>
          <w:sz w:val="24"/>
          <w:szCs w:val="24"/>
        </w:rPr>
        <w:t xml:space="preserve">advances in </w:t>
      </w:r>
      <w:r w:rsidRPr="00597040">
        <w:rPr>
          <w:color w:val="000000" w:themeColor="text1"/>
          <w:sz w:val="24"/>
          <w:szCs w:val="24"/>
        </w:rPr>
        <w:t xml:space="preserve">cancer treatment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the gain in life expectancy</w:t>
      </w:r>
      <w:r w:rsidR="00D470C3" w:rsidRPr="00597040">
        <w:rPr>
          <w:color w:val="000000" w:themeColor="text1"/>
          <w:sz w:val="24"/>
          <w:szCs w:val="24"/>
        </w:rPr>
        <w:t xml:space="preserve"> </w:t>
      </w:r>
      <w:r w:rsidRPr="00597040">
        <w:rPr>
          <w:color w:val="000000" w:themeColor="text1"/>
          <w:sz w:val="24"/>
          <w:szCs w:val="24"/>
        </w:rPr>
        <w:t>than previous work. For instance, CISNET estimates two separate life expectancies</w:t>
      </w:r>
      <w:r w:rsidR="00D470C3" w:rsidRPr="00597040">
        <w:rPr>
          <w:color w:val="000000" w:themeColor="text1"/>
          <w:sz w:val="24"/>
          <w:szCs w:val="24"/>
        </w:rPr>
        <w:t xml:space="preserve">, </w:t>
      </w:r>
      <w:r w:rsidR="00D470C3" w:rsidRPr="00597040">
        <w:rPr>
          <w:color w:val="000000" w:themeColor="text1"/>
          <w:sz w:val="24"/>
          <w:szCs w:val="24"/>
          <w:highlight w:val="yellow"/>
        </w:rPr>
        <w:t>one</w:t>
      </w:r>
      <w:r w:rsidRPr="00597040">
        <w:rPr>
          <w:color w:val="000000" w:themeColor="text1"/>
          <w:sz w:val="24"/>
          <w:szCs w:val="24"/>
        </w:rPr>
        <w:t xml:space="preserve"> assuming breast cancer as the only cause of death and </w:t>
      </w:r>
      <w:r w:rsidR="00D470C3" w:rsidRPr="00597040">
        <w:rPr>
          <w:color w:val="000000" w:themeColor="text1"/>
          <w:sz w:val="24"/>
          <w:szCs w:val="24"/>
          <w:highlight w:val="yellow"/>
        </w:rPr>
        <w:t>the other assuming</w:t>
      </w:r>
      <w:r w:rsidR="00D470C3" w:rsidRPr="00597040">
        <w:rPr>
          <w:color w:val="000000" w:themeColor="text1"/>
          <w:sz w:val="24"/>
          <w:szCs w:val="24"/>
        </w:rPr>
        <w:t xml:space="preserve"> </w:t>
      </w:r>
      <w:r w:rsidRPr="00597040">
        <w:rPr>
          <w:color w:val="000000" w:themeColor="text1"/>
          <w:sz w:val="24"/>
          <w:szCs w:val="24"/>
        </w:rPr>
        <w:t>all other causes as the only cause of death.</w:t>
      </w:r>
      <w:r w:rsidR="00935A18"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Bt4Bn3Rc","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935A18" w:rsidRPr="00597040">
        <w:rPr>
          <w:color w:val="000000" w:themeColor="text1"/>
          <w:sz w:val="24"/>
          <w:szCs w:val="24"/>
        </w:rPr>
        <w:fldChar w:fldCharType="separate"/>
      </w:r>
      <w:r w:rsidR="00CA5573" w:rsidRPr="00597040">
        <w:rPr>
          <w:rFonts w:eastAsia="Times New Roman"/>
          <w:color w:val="000000" w:themeColor="text1"/>
          <w:sz w:val="24"/>
          <w:vertAlign w:val="superscript"/>
        </w:rPr>
        <w:t>27</w:t>
      </w:r>
      <w:r w:rsidR="00935A18" w:rsidRPr="00597040">
        <w:rPr>
          <w:color w:val="000000" w:themeColor="text1"/>
          <w:sz w:val="24"/>
          <w:szCs w:val="24"/>
        </w:rPr>
        <w:fldChar w:fldCharType="end"/>
      </w:r>
      <w:r w:rsidRPr="00597040">
        <w:rPr>
          <w:color w:val="000000" w:themeColor="text1"/>
          <w:sz w:val="24"/>
          <w:szCs w:val="24"/>
        </w:rPr>
        <w:t xml:space="preserve">  CISNET then takes the smaller of these as the actual life expectancy</w:t>
      </w:r>
      <w:r w:rsidR="00CA5573" w:rsidRPr="00597040">
        <w:rPr>
          <w:color w:val="000000" w:themeColor="text1"/>
          <w:sz w:val="24"/>
          <w:szCs w:val="24"/>
        </w:rPr>
        <w:t>.</w:t>
      </w:r>
      <w:r w:rsidR="00CA5573" w:rsidRPr="00597040">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tOx3tY8q","properties":{"formattedCitation":"{\\rtf \\super 27\\nosupersub{}}","plainCitation":"27"},"citationItems":[{"id":3438,"uris":["http://zotero.org/users/39665/items/Z4X3IZKW"],"uri":["http://zotero.org/users/39665/items/Z4X3IZKW"],"itemData":{"id":3438,"type":"report","title":"Breast Cancer Model Profiles","URL":"http://cisnet.cancer.gov/breast/profiles.html","author":[{"literal":"Cancer Intervention and Surveillance Modeling Network (CISNET) Collaborators"}],"issued":{"date-parts":[["2015"]]}}}],"schema":"https://github.com/citation-style-language/schema/raw/master/csl-citation.json"} </w:instrText>
      </w:r>
      <w:r w:rsidR="00CA5573" w:rsidRPr="00597040">
        <w:rPr>
          <w:color w:val="000000" w:themeColor="text1"/>
          <w:sz w:val="24"/>
          <w:szCs w:val="24"/>
          <w:highlight w:val="yellow"/>
        </w:rPr>
        <w:fldChar w:fldCharType="separate"/>
      </w:r>
      <w:r w:rsidR="00CA5573" w:rsidRPr="00597040">
        <w:rPr>
          <w:rFonts w:eastAsia="Times New Roman"/>
          <w:color w:val="000000" w:themeColor="text1"/>
          <w:sz w:val="24"/>
          <w:highlight w:val="yellow"/>
          <w:vertAlign w:val="superscript"/>
        </w:rPr>
        <w:t>27</w:t>
      </w:r>
      <w:r w:rsidR="00CA5573" w:rsidRPr="00597040">
        <w:rPr>
          <w:color w:val="000000" w:themeColor="text1"/>
          <w:sz w:val="24"/>
          <w:szCs w:val="24"/>
          <w:highlight w:val="yellow"/>
        </w:rPr>
        <w:fldChar w:fldCharType="end"/>
      </w:r>
      <w:r w:rsidRPr="00597040">
        <w:rPr>
          <w:color w:val="000000" w:themeColor="text1"/>
          <w:sz w:val="24"/>
          <w:szCs w:val="24"/>
        </w:rPr>
        <w:t xml:space="preserve">  Thus, gains in overall life expectancy </w:t>
      </w:r>
      <w:r w:rsidR="00D470C3" w:rsidRPr="00597040">
        <w:rPr>
          <w:color w:val="000000" w:themeColor="text1"/>
          <w:sz w:val="24"/>
          <w:szCs w:val="24"/>
          <w:highlight w:val="yellow"/>
        </w:rPr>
        <w:t>from 1975 to 2002</w:t>
      </w:r>
      <w:r w:rsidR="00D470C3" w:rsidRPr="00597040">
        <w:rPr>
          <w:color w:val="000000" w:themeColor="text1"/>
          <w:sz w:val="24"/>
          <w:szCs w:val="24"/>
        </w:rPr>
        <w:t xml:space="preserve"> </w:t>
      </w:r>
      <w:r w:rsidRPr="00597040">
        <w:rPr>
          <w:color w:val="000000" w:themeColor="text1"/>
          <w:sz w:val="24"/>
          <w:szCs w:val="24"/>
        </w:rPr>
        <w:t xml:space="preserve">become increasingly dominated by the cause with higher fatality rates and, hence, lower life expectancy.  Empirically, mortality rates from breast cancer exceeded those from all other causes and, therefore, the life expectancy from breast cancer was lower than life </w:t>
      </w:r>
      <w:r w:rsidRPr="00597040">
        <w:rPr>
          <w:color w:val="000000" w:themeColor="text1"/>
          <w:sz w:val="24"/>
          <w:szCs w:val="24"/>
        </w:rPr>
        <w:lastRenderedPageBreak/>
        <w:t xml:space="preserve">expectancy from all other causes.  </w:t>
      </w:r>
      <w:r w:rsidR="005564FC" w:rsidRPr="009D3F41">
        <w:rPr>
          <w:color w:val="000000" w:themeColor="text1"/>
          <w:sz w:val="24"/>
          <w:szCs w:val="24"/>
          <w:highlight w:val="yellow"/>
        </w:rPr>
        <w:t>Consequently</w:t>
      </w:r>
      <w:r w:rsidRPr="00597040">
        <w:rPr>
          <w:color w:val="000000" w:themeColor="text1"/>
          <w:sz w:val="24"/>
          <w:szCs w:val="24"/>
        </w:rPr>
        <w:t xml:space="preserve">, although CISNET </w:t>
      </w:r>
      <w:r w:rsidR="00D470C3" w:rsidRPr="00597040">
        <w:rPr>
          <w:color w:val="000000" w:themeColor="text1"/>
          <w:sz w:val="24"/>
          <w:szCs w:val="24"/>
          <w:highlight w:val="yellow"/>
        </w:rPr>
        <w:t>appears</w:t>
      </w:r>
      <w:r w:rsidR="00D470C3" w:rsidRPr="00597040">
        <w:rPr>
          <w:color w:val="000000" w:themeColor="text1"/>
          <w:sz w:val="24"/>
          <w:szCs w:val="24"/>
        </w:rPr>
        <w:t xml:space="preserve"> </w:t>
      </w:r>
      <w:r w:rsidR="00D470C3" w:rsidRPr="00597040">
        <w:rPr>
          <w:color w:val="000000" w:themeColor="text1"/>
          <w:sz w:val="24"/>
          <w:szCs w:val="24"/>
          <w:highlight w:val="yellow"/>
        </w:rPr>
        <w:t>to</w:t>
      </w:r>
      <w:r w:rsidR="00D470C3" w:rsidRPr="00597040">
        <w:rPr>
          <w:color w:val="000000" w:themeColor="text1"/>
          <w:sz w:val="24"/>
          <w:szCs w:val="24"/>
        </w:rPr>
        <w:t xml:space="preserve"> </w:t>
      </w:r>
      <w:r w:rsidRPr="00597040">
        <w:rPr>
          <w:color w:val="000000" w:themeColor="text1"/>
          <w:sz w:val="24"/>
          <w:szCs w:val="24"/>
        </w:rPr>
        <w:t>consider mortality rates from other causes of death, it effectively relies only on breast cancer mortality rates when estimating the gain in life expectancy.  In doing so, the CISNET approach underestimates the gain in life expectancy over time</w:t>
      </w:r>
      <w:r w:rsidR="0082357E" w:rsidRPr="00597040">
        <w:rPr>
          <w:color w:val="000000" w:themeColor="text1"/>
          <w:sz w:val="24"/>
          <w:szCs w:val="24"/>
        </w:rPr>
        <w:t xml:space="preserve">, </w:t>
      </w:r>
      <w:r w:rsidR="0082357E" w:rsidRPr="00597040">
        <w:rPr>
          <w:color w:val="000000" w:themeColor="text1"/>
          <w:sz w:val="24"/>
          <w:szCs w:val="24"/>
          <w:highlight w:val="yellow"/>
        </w:rPr>
        <w:t>which</w:t>
      </w:r>
      <w:r w:rsidRPr="00597040">
        <w:rPr>
          <w:color w:val="000000" w:themeColor="text1"/>
          <w:sz w:val="24"/>
          <w:szCs w:val="24"/>
          <w:highlight w:val="yellow"/>
        </w:rPr>
        <w:t xml:space="preserve"> </w:t>
      </w:r>
      <w:r w:rsidRPr="00597040">
        <w:rPr>
          <w:color w:val="000000" w:themeColor="text1"/>
          <w:sz w:val="24"/>
          <w:szCs w:val="24"/>
        </w:rPr>
        <w:t xml:space="preserve">results in biased estimates of the contributions of breast cancer treatment and earlier detection </w:t>
      </w:r>
      <w:r w:rsidR="0082357E" w:rsidRPr="00597040">
        <w:rPr>
          <w:color w:val="000000" w:themeColor="text1"/>
          <w:sz w:val="24"/>
          <w:szCs w:val="24"/>
          <w:highlight w:val="yellow"/>
        </w:rPr>
        <w:t xml:space="preserve">to </w:t>
      </w:r>
      <w:r w:rsidRPr="00597040">
        <w:rPr>
          <w:color w:val="000000" w:themeColor="text1"/>
          <w:sz w:val="24"/>
          <w:szCs w:val="24"/>
        </w:rPr>
        <w:t>the gain in life expectancy.  In contrast, we jointly model life expectancy</w:t>
      </w:r>
      <w:r w:rsidR="0082357E" w:rsidRPr="00597040">
        <w:rPr>
          <w:color w:val="000000" w:themeColor="text1"/>
          <w:sz w:val="24"/>
          <w:szCs w:val="24"/>
        </w:rPr>
        <w:t xml:space="preserve"> </w:t>
      </w:r>
      <w:r w:rsidR="0082357E" w:rsidRPr="00597040">
        <w:rPr>
          <w:color w:val="000000" w:themeColor="text1"/>
          <w:sz w:val="24"/>
          <w:szCs w:val="24"/>
          <w:highlight w:val="yellow"/>
        </w:rPr>
        <w:t>from the two causes of death</w:t>
      </w:r>
      <w:r w:rsidRPr="00597040">
        <w:rPr>
          <w:color w:val="000000" w:themeColor="text1"/>
          <w:sz w:val="24"/>
          <w:szCs w:val="24"/>
        </w:rPr>
        <w:t xml:space="preserve"> using a competing risk approach; overall survival equals the product of survival from breast cancer and survival from all other diseases. </w:t>
      </w:r>
      <w:r w:rsidR="00B078EC" w:rsidRPr="00597040">
        <w:rPr>
          <w:color w:val="000000" w:themeColor="text1"/>
          <w:sz w:val="24"/>
          <w:szCs w:val="24"/>
          <w:highlight w:val="yellow"/>
        </w:rPr>
        <w:t>In other words, our approach equally relies on case fatality rates from both causes of death (breast cancer and other disease) when estimating the gain in life expectancy.</w:t>
      </w:r>
    </w:p>
    <w:p w14:paraId="72B68E23" w14:textId="7513D5CE" w:rsidR="00127C4B" w:rsidRPr="00597040" w:rsidRDefault="006A16C0" w:rsidP="006A16C0">
      <w:pPr>
        <w:pStyle w:val="Normal2"/>
        <w:spacing w:line="480" w:lineRule="auto"/>
        <w:ind w:firstLine="720"/>
        <w:rPr>
          <w:color w:val="000000" w:themeColor="text1"/>
          <w:sz w:val="24"/>
          <w:szCs w:val="24"/>
        </w:rPr>
      </w:pPr>
      <w:r w:rsidRPr="00597040">
        <w:rPr>
          <w:color w:val="000000" w:themeColor="text1"/>
          <w:sz w:val="24"/>
          <w:szCs w:val="24"/>
        </w:rPr>
        <w:t xml:space="preserve">Our study provides greater clarity to the contribution of earlier detection to the gain in life expectancy among breast cancer patients.  </w:t>
      </w:r>
      <w:r w:rsidR="0082357E" w:rsidRPr="00597040">
        <w:rPr>
          <w:color w:val="000000" w:themeColor="text1"/>
          <w:sz w:val="24"/>
          <w:szCs w:val="24"/>
          <w:highlight w:val="yellow"/>
        </w:rPr>
        <w:t xml:space="preserve">The </w:t>
      </w:r>
      <w:r w:rsidRPr="00597040">
        <w:rPr>
          <w:color w:val="000000" w:themeColor="text1"/>
          <w:sz w:val="24"/>
          <w:szCs w:val="24"/>
          <w:highlight w:val="yellow"/>
        </w:rPr>
        <w:t>CISNE</w:t>
      </w:r>
      <w:r w:rsidR="0082357E" w:rsidRPr="00597040">
        <w:rPr>
          <w:color w:val="000000" w:themeColor="text1"/>
          <w:sz w:val="24"/>
          <w:szCs w:val="24"/>
          <w:highlight w:val="yellow"/>
        </w:rPr>
        <w:t xml:space="preserve">T approach is to have several </w:t>
      </w:r>
      <w:r w:rsidR="00B078EC" w:rsidRPr="00597040">
        <w:rPr>
          <w:color w:val="000000" w:themeColor="text1"/>
          <w:sz w:val="24"/>
          <w:szCs w:val="24"/>
          <w:highlight w:val="yellow"/>
        </w:rPr>
        <w:t>groups</w:t>
      </w:r>
      <w:r w:rsidR="0082357E" w:rsidRPr="00597040">
        <w:rPr>
          <w:color w:val="000000" w:themeColor="text1"/>
          <w:sz w:val="24"/>
          <w:szCs w:val="24"/>
          <w:highlight w:val="yellow"/>
        </w:rPr>
        <w:t xml:space="preserve"> model the problem independently, which results in a range of estimates.</w:t>
      </w:r>
      <w:r w:rsidRPr="00597040">
        <w:rPr>
          <w:color w:val="000000" w:themeColor="text1"/>
          <w:sz w:val="24"/>
          <w:szCs w:val="24"/>
        </w:rPr>
        <w:t xml:space="preserve"> </w:t>
      </w:r>
      <w:r w:rsidR="005564FC" w:rsidRPr="00597040">
        <w:rPr>
          <w:color w:val="000000" w:themeColor="text1"/>
          <w:sz w:val="24"/>
          <w:szCs w:val="24"/>
        </w:rPr>
        <w:t xml:space="preserve">CISNET simulated the progression of breast cancer using seven distinct models that varied between six and forty separate parameters, some of which rely on untestable assumptions of breast cancer progression </w:t>
      </w:r>
      <w:r w:rsidR="005564FC" w:rsidRPr="00597040">
        <w:rPr>
          <w:color w:val="000000" w:themeColor="text1"/>
          <w:sz w:val="24"/>
          <w:szCs w:val="24"/>
          <w:highlight w:val="yellow"/>
        </w:rPr>
        <w:t>from small non-invasive tumor to malignant cancer</w:t>
      </w:r>
      <w:r w:rsidR="005564FC" w:rsidRPr="00597040">
        <w:rPr>
          <w:color w:val="000000" w:themeColor="text1"/>
          <w:sz w:val="24"/>
          <w:szCs w:val="24"/>
        </w:rPr>
        <w:t>.</w:t>
      </w:r>
      <w:r w:rsidR="005564FC" w:rsidRPr="00597040">
        <w:rPr>
          <w:color w:val="000000" w:themeColor="text1"/>
          <w:sz w:val="24"/>
          <w:szCs w:val="24"/>
          <w:vertAlign w:val="superscript"/>
        </w:rPr>
        <w:fldChar w:fldCharType="begin"/>
      </w:r>
      <w:r w:rsidR="005564FC" w:rsidRPr="00597040">
        <w:rPr>
          <w:color w:val="000000" w:themeColor="text1"/>
          <w:sz w:val="24"/>
          <w:szCs w:val="24"/>
          <w:vertAlign w:val="superscript"/>
        </w:rPr>
        <w:instrText xml:space="preserve"> ADDIN ZOTERO_ITEM CSL_CITATION {"citationID":"2i1rr089l7","properties":{"formattedCitation":"{\\rtf \\super 28\\nosupersub{}}","plainCitation":"28"},"citationItems":[{"id":2833,"uris":["http://zotero.org/users/39665/items/T76M53II"],"uri":["http://zotero.org/users/39665/items/T76M53II"],"itemData":{"id":2833,"type":"article-journal","title":"Calibration Methods Used in Cancer Simulation Models and Suggested Reporting Guidelines","container-title":"PharmacoEconomics","page":"533-545","volume":"27","issue":"7","source":"PubMed Central","abstract":"Background\nIncreasingly, computer simulation models are used for economic and policy evaluation in cancer prevention and control. A model’s predictions of key outcomes such as screening effectiveness depends on the values of unobservable natural history parameters. Calibration is the process of determining the values of unobservable parameters by constraining model output to replicate observed data. Because there are many approaches for model calibration and little consensus on best practices, we surveyed the literature to catalogue the use and reporting of these methods in cancer simulation models.\n\nMethods\nWe conducted a MEDLINE search (1980 through 2006) for articles on cancer screening models and supplemented search results with articles from our personal reference databases. For each article, two authors independently abstracted pre-determined items using a standard form. Data items included cancer site, model type, methods used for determination of unobservable parameter values, and description of any calibration protocol. All authors reached consensus on items of disagreement. Reviews and non-cancer models were excluded. Articles describing analytical models which estimate parameters with statistical approaches (e.g., maximum likelihood) were catalogued separately. Models that included unobservable parameters were analyzed and classified by whether calibration methods were reported and if so, the methods used.\n\nResults\nThe review process yielded 154 articles that met our inclusion criteria and of these, we concluded that 131 may have used calibration methods to determine model parameters. Although the term “calibration” was not always used, descriptions of calibration or “model fitting” were found in 50% (n=66) of the articles with an additional 16% (n=21) providing a reference to methods. Calibration target data were identified in nearly all of these articles. Other methodologic details such as the goodness-of-fit metric were discussed in 54% (n=47 of 87) of the articles reporting calibration methods while few details were provided on the algorithms used to search the parameter space.\n\nConclusions\nOur review shows the use of this type of modeling methods is increasing although thorough descriptions of calibration procedures are rare in the published literature on cancer screening models. Calibration is a key component of model development and is central to the validity and credibility of subsequent analyses and inferences drawn from model predictions. To aid peer-review and facilitate discussion of modeling methods, we propose a standardized Calibration Reporting Checklist for model documentation.","DOI":"10.2165/11314830-000000000-00000","ISSN":"1170-7690","note":"PMID: 19663525\nPMCID: PMC2787446","journalAbbreviation":"Pharmacoeconomics","author":[{"family":"Stout","given":"Natasha K."},{"family":"Knudsen","given":"Amy B."},{"family":"Kong","given":"Chung Yin (Joey)"},{"family":"McMahon","given":"Pamela M."},{"family":"Gazelle","given":"G. Scott"}],"issued":{"date-parts":[["2009"]]},"PMID":"19663525","PMCID":"PMC2787446"}}],"schema":"https://github.com/citation-style-language/schema/raw/master/csl-citation.json"} </w:instrText>
      </w:r>
      <w:r w:rsidR="005564FC" w:rsidRPr="00597040">
        <w:rPr>
          <w:color w:val="000000" w:themeColor="text1"/>
          <w:sz w:val="24"/>
          <w:szCs w:val="24"/>
          <w:vertAlign w:val="superscript"/>
        </w:rPr>
        <w:fldChar w:fldCharType="separate"/>
      </w:r>
      <w:r w:rsidR="005564FC" w:rsidRPr="00597040">
        <w:rPr>
          <w:rFonts w:eastAsia="Times New Roman"/>
          <w:color w:val="000000" w:themeColor="text1"/>
          <w:sz w:val="24"/>
          <w:vertAlign w:val="superscript"/>
        </w:rPr>
        <w:t>28</w:t>
      </w:r>
      <w:r w:rsidR="005564FC" w:rsidRPr="00597040">
        <w:rPr>
          <w:color w:val="000000" w:themeColor="text1"/>
          <w:sz w:val="24"/>
          <w:szCs w:val="24"/>
          <w:vertAlign w:val="superscript"/>
        </w:rPr>
        <w:fldChar w:fldCharType="end"/>
      </w:r>
      <w:r w:rsidR="005564FC" w:rsidRPr="00597040">
        <w:rPr>
          <w:color w:val="000000" w:themeColor="text1"/>
          <w:sz w:val="24"/>
          <w:szCs w:val="24"/>
        </w:rPr>
        <w:t xml:space="preserve">  </w:t>
      </w:r>
      <w:r w:rsidR="0082357E" w:rsidRPr="00597040">
        <w:rPr>
          <w:color w:val="000000" w:themeColor="text1"/>
          <w:sz w:val="24"/>
          <w:szCs w:val="24"/>
          <w:highlight w:val="yellow"/>
        </w:rPr>
        <w:t>CISNET</w:t>
      </w:r>
      <w:r w:rsidR="0082357E" w:rsidRPr="00597040">
        <w:rPr>
          <w:color w:val="000000" w:themeColor="text1"/>
          <w:sz w:val="24"/>
          <w:szCs w:val="24"/>
        </w:rPr>
        <w:t xml:space="preserve"> </w:t>
      </w:r>
      <w:r w:rsidRPr="00597040">
        <w:rPr>
          <w:color w:val="000000" w:themeColor="text1"/>
          <w:sz w:val="24"/>
          <w:szCs w:val="24"/>
        </w:rPr>
        <w:t xml:space="preserve">estimated the contribution of earlier detection </w:t>
      </w:r>
      <w:r w:rsidR="0082357E" w:rsidRPr="00597040">
        <w:rPr>
          <w:color w:val="000000" w:themeColor="text1"/>
          <w:sz w:val="24"/>
          <w:szCs w:val="24"/>
          <w:highlight w:val="yellow"/>
        </w:rPr>
        <w:t>to be</w:t>
      </w:r>
      <w:r w:rsidR="0082357E" w:rsidRPr="00597040">
        <w:rPr>
          <w:color w:val="000000" w:themeColor="text1"/>
          <w:sz w:val="24"/>
          <w:szCs w:val="24"/>
        </w:rPr>
        <w:t xml:space="preserve"> </w:t>
      </w:r>
      <w:r w:rsidRPr="00597040">
        <w:rPr>
          <w:color w:val="000000" w:themeColor="text1"/>
          <w:sz w:val="24"/>
          <w:szCs w:val="24"/>
        </w:rPr>
        <w:t xml:space="preserve">as low as 28% (University of Rochester model) and as high as 65% (Dana-Farber model model) </w:t>
      </w:r>
      <w:r w:rsidR="0082357E" w:rsidRPr="00597040">
        <w:rPr>
          <w:color w:val="000000" w:themeColor="text1"/>
          <w:sz w:val="24"/>
          <w:szCs w:val="24"/>
          <w:highlight w:val="yellow"/>
        </w:rPr>
        <w:t>to</w:t>
      </w:r>
      <w:r w:rsidR="0082357E" w:rsidRPr="00597040">
        <w:rPr>
          <w:color w:val="000000" w:themeColor="text1"/>
          <w:sz w:val="24"/>
          <w:szCs w:val="24"/>
        </w:rPr>
        <w:t xml:space="preserve"> </w:t>
      </w:r>
      <w:r w:rsidRPr="00597040">
        <w:rPr>
          <w:color w:val="000000" w:themeColor="text1"/>
          <w:sz w:val="24"/>
          <w:szCs w:val="24"/>
        </w:rPr>
        <w:t>the decline in breast cancer mortality rates (1975-2000).</w:t>
      </w:r>
      <w:r w:rsidR="00210420" w:rsidRPr="00597040">
        <w:rPr>
          <w:color w:val="000000" w:themeColor="text1"/>
          <w:sz w:val="24"/>
          <w:szCs w:val="24"/>
        </w:rPr>
        <w:fldChar w:fldCharType="begin"/>
      </w:r>
      <w:r w:rsidR="001B1F06" w:rsidRPr="00597040">
        <w:rPr>
          <w:color w:val="000000" w:themeColor="text1"/>
          <w:sz w:val="24"/>
          <w:szCs w:val="24"/>
        </w:rPr>
        <w:instrText xml:space="preserve"> ADDIN ZOTERO_ITEM CSL_CITATION {"citationID":"13pfu4jsl","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597040">
        <w:rPr>
          <w:color w:val="000000" w:themeColor="text1"/>
          <w:sz w:val="24"/>
          <w:szCs w:val="24"/>
        </w:rPr>
        <w:fldChar w:fldCharType="separate"/>
      </w:r>
      <w:r w:rsidR="00210420" w:rsidRPr="00597040">
        <w:rPr>
          <w:color w:val="000000" w:themeColor="text1"/>
          <w:sz w:val="24"/>
          <w:szCs w:val="24"/>
          <w:vertAlign w:val="superscript"/>
        </w:rPr>
        <w:t>1</w:t>
      </w:r>
      <w:r w:rsidR="00210420" w:rsidRPr="00597040">
        <w:rPr>
          <w:color w:val="000000" w:themeColor="text1"/>
          <w:sz w:val="24"/>
          <w:szCs w:val="24"/>
        </w:rPr>
        <w:fldChar w:fldCharType="end"/>
      </w:r>
      <w:r w:rsidRPr="00597040">
        <w:rPr>
          <w:color w:val="000000" w:themeColor="text1"/>
          <w:sz w:val="24"/>
          <w:szCs w:val="24"/>
        </w:rPr>
        <w:t xml:space="preserve">  This range corresponds to an equivalent contribution of between 16% and 50% on the resulting gain in life expectancy</w:t>
      </w:r>
      <w:r w:rsidR="00210420" w:rsidRPr="00597040">
        <w:rPr>
          <w:color w:val="000000" w:themeColor="text1"/>
          <w:sz w:val="24"/>
          <w:szCs w:val="24"/>
        </w:rPr>
        <w:t>.</w:t>
      </w:r>
      <w:r w:rsidRPr="00597040">
        <w:rPr>
          <w:color w:val="000000" w:themeColor="text1"/>
          <w:sz w:val="24"/>
          <w:szCs w:val="24"/>
        </w:rPr>
        <w:t xml:space="preserve"> </w:t>
      </w:r>
      <w:r w:rsidR="005564FC">
        <w:rPr>
          <w:color w:val="000000" w:themeColor="text1"/>
          <w:sz w:val="24"/>
          <w:szCs w:val="24"/>
        </w:rPr>
        <w:t xml:space="preserve"> </w:t>
      </w:r>
      <w:r w:rsidRPr="00597040">
        <w:rPr>
          <w:color w:val="000000" w:themeColor="text1"/>
          <w:sz w:val="24"/>
          <w:szCs w:val="24"/>
        </w:rPr>
        <w:t xml:space="preserve">During the same time period (1975-2000), we </w:t>
      </w:r>
      <w:r w:rsidR="006F0E15" w:rsidRPr="00597040">
        <w:rPr>
          <w:color w:val="000000" w:themeColor="text1"/>
          <w:sz w:val="24"/>
          <w:szCs w:val="24"/>
          <w:highlight w:val="yellow"/>
        </w:rPr>
        <w:t>estimated that earlier detection made</w:t>
      </w:r>
      <w:r w:rsidR="006F0E15" w:rsidRPr="00597040">
        <w:rPr>
          <w:color w:val="000000" w:themeColor="text1"/>
          <w:sz w:val="24"/>
          <w:szCs w:val="24"/>
        </w:rPr>
        <w:t xml:space="preserve"> </w:t>
      </w:r>
      <w:r w:rsidRPr="00597040">
        <w:rPr>
          <w:color w:val="000000" w:themeColor="text1"/>
          <w:sz w:val="24"/>
          <w:szCs w:val="24"/>
        </w:rPr>
        <w:t xml:space="preserve">a 28% contribution </w:t>
      </w:r>
      <w:r w:rsidR="006F0E15" w:rsidRPr="00597040">
        <w:rPr>
          <w:color w:val="000000" w:themeColor="text1"/>
          <w:sz w:val="24"/>
          <w:szCs w:val="24"/>
          <w:highlight w:val="yellow"/>
        </w:rPr>
        <w:t>to the gain in life expectancy</w:t>
      </w:r>
      <w:r w:rsidRPr="00597040">
        <w:rPr>
          <w:color w:val="000000" w:themeColor="text1"/>
          <w:sz w:val="24"/>
          <w:szCs w:val="24"/>
        </w:rPr>
        <w:t xml:space="preserve">.   Additionally, Sun et al. (2010) estimated </w:t>
      </w:r>
      <w:r w:rsidR="006F0E15" w:rsidRPr="00597040">
        <w:rPr>
          <w:color w:val="000000" w:themeColor="text1"/>
          <w:sz w:val="24"/>
          <w:szCs w:val="24"/>
          <w:highlight w:val="yellow"/>
        </w:rPr>
        <w:t>the contribution of</w:t>
      </w:r>
      <w:r w:rsidR="006F0E15" w:rsidRPr="00597040">
        <w:rPr>
          <w:color w:val="000000" w:themeColor="text1"/>
          <w:sz w:val="24"/>
          <w:szCs w:val="24"/>
        </w:rPr>
        <w:t xml:space="preserve"> </w:t>
      </w:r>
      <w:r w:rsidRPr="00597040">
        <w:rPr>
          <w:color w:val="000000" w:themeColor="text1"/>
          <w:sz w:val="24"/>
          <w:szCs w:val="24"/>
        </w:rPr>
        <w:t xml:space="preserve">earlier detection </w:t>
      </w:r>
      <w:r w:rsidR="006F0E15" w:rsidRPr="00597040">
        <w:rPr>
          <w:color w:val="000000" w:themeColor="text1"/>
          <w:sz w:val="24"/>
          <w:szCs w:val="24"/>
          <w:highlight w:val="yellow"/>
        </w:rPr>
        <w:t>to be</w:t>
      </w:r>
      <w:r w:rsidR="006F0E15" w:rsidRPr="00597040">
        <w:rPr>
          <w:color w:val="000000" w:themeColor="text1"/>
          <w:sz w:val="24"/>
          <w:szCs w:val="24"/>
        </w:rPr>
        <w:t xml:space="preserve"> </w:t>
      </w:r>
      <w:r w:rsidRPr="00597040">
        <w:rPr>
          <w:color w:val="000000" w:themeColor="text1"/>
          <w:sz w:val="24"/>
          <w:szCs w:val="24"/>
        </w:rPr>
        <w:t xml:space="preserve">17% of the 3.6-year gain </w:t>
      </w:r>
      <w:r w:rsidRPr="00597040">
        <w:rPr>
          <w:color w:val="000000" w:themeColor="text1"/>
          <w:sz w:val="24"/>
          <w:szCs w:val="24"/>
        </w:rPr>
        <w:lastRenderedPageBreak/>
        <w:t>in survival among breast cancer patients between 1988 and 2000.</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jihu6vaal","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597040">
        <w:rPr>
          <w:color w:val="000000" w:themeColor="text1"/>
          <w:sz w:val="24"/>
          <w:szCs w:val="24"/>
        </w:rPr>
        <w:fldChar w:fldCharType="separate"/>
      </w:r>
      <w:r w:rsidR="001B1F06" w:rsidRPr="00597040">
        <w:rPr>
          <w:rFonts w:eastAsia="Times New Roman"/>
          <w:color w:val="000000" w:themeColor="text1"/>
          <w:sz w:val="24"/>
          <w:vertAlign w:val="superscript"/>
        </w:rPr>
        <w:t>11</w:t>
      </w:r>
      <w:r w:rsidR="00210420" w:rsidRPr="00597040">
        <w:rPr>
          <w:color w:val="000000" w:themeColor="text1"/>
          <w:sz w:val="24"/>
          <w:szCs w:val="24"/>
        </w:rPr>
        <w:fldChar w:fldCharType="end"/>
      </w:r>
      <w:r w:rsidRPr="00597040">
        <w:rPr>
          <w:color w:val="000000" w:themeColor="text1"/>
          <w:sz w:val="24"/>
          <w:szCs w:val="24"/>
        </w:rPr>
        <w:t xml:space="preserve">  </w:t>
      </w:r>
      <w:r w:rsidR="006F0E15" w:rsidRPr="00597040">
        <w:rPr>
          <w:color w:val="000000" w:themeColor="text1"/>
          <w:sz w:val="24"/>
          <w:szCs w:val="24"/>
        </w:rPr>
        <w:t>T</w:t>
      </w:r>
      <w:r w:rsidRPr="00597040">
        <w:rPr>
          <w:color w:val="000000" w:themeColor="text1"/>
          <w:sz w:val="24"/>
          <w:szCs w:val="24"/>
        </w:rPr>
        <w:t xml:space="preserve">his study may have underestimated the contribution from screening because it overestimated the contribution from </w:t>
      </w:r>
      <w:r w:rsidR="006F0E15" w:rsidRPr="00597040">
        <w:rPr>
          <w:color w:val="000000" w:themeColor="text1"/>
          <w:sz w:val="24"/>
          <w:szCs w:val="24"/>
        </w:rPr>
        <w:t xml:space="preserve">improved breast cancer </w:t>
      </w:r>
      <w:r w:rsidRPr="00597040">
        <w:rPr>
          <w:color w:val="000000" w:themeColor="text1"/>
          <w:sz w:val="24"/>
          <w:szCs w:val="24"/>
        </w:rPr>
        <w:t xml:space="preserve">treatment by </w:t>
      </w:r>
      <w:r w:rsidR="006F0E15" w:rsidRPr="00597040">
        <w:rPr>
          <w:color w:val="000000" w:themeColor="text1"/>
          <w:sz w:val="24"/>
          <w:szCs w:val="24"/>
        </w:rPr>
        <w:t xml:space="preserve">failing to </w:t>
      </w:r>
      <w:r w:rsidRPr="00597040">
        <w:rPr>
          <w:color w:val="000000" w:themeColor="text1"/>
          <w:sz w:val="24"/>
          <w:szCs w:val="24"/>
        </w:rPr>
        <w:t xml:space="preserve">distinguish between breast cancer and other diseases as causes of death. </w:t>
      </w:r>
      <w:r w:rsidR="009E1B2C" w:rsidRPr="00597040">
        <w:rPr>
          <w:color w:val="000000" w:themeColor="text1"/>
          <w:sz w:val="24"/>
          <w:szCs w:val="24"/>
        </w:rPr>
        <w:t xml:space="preserve"> </w:t>
      </w:r>
      <w:r w:rsidRPr="00597040">
        <w:rPr>
          <w:color w:val="000000" w:themeColor="text1"/>
          <w:sz w:val="24"/>
          <w:szCs w:val="24"/>
        </w:rPr>
        <w:t xml:space="preserve">During the same time period (1988-2000), </w:t>
      </w:r>
      <w:r w:rsidR="006F0E15" w:rsidRPr="00597040">
        <w:rPr>
          <w:color w:val="000000" w:themeColor="text1"/>
          <w:sz w:val="24"/>
          <w:szCs w:val="24"/>
        </w:rPr>
        <w:t>we calculated that early detection made</w:t>
      </w:r>
      <w:r w:rsidRPr="00597040">
        <w:rPr>
          <w:color w:val="000000" w:themeColor="text1"/>
          <w:sz w:val="24"/>
          <w:szCs w:val="24"/>
        </w:rPr>
        <w:t xml:space="preserve"> a 24% contribution</w:t>
      </w:r>
      <w:r w:rsidR="006F0E15" w:rsidRPr="00597040">
        <w:rPr>
          <w:color w:val="000000" w:themeColor="text1"/>
          <w:sz w:val="24"/>
          <w:szCs w:val="24"/>
        </w:rPr>
        <w:t xml:space="preserve"> to the gain in life expectancy, which </w:t>
      </w:r>
      <w:r w:rsidRPr="00597040">
        <w:rPr>
          <w:color w:val="000000" w:themeColor="text1"/>
          <w:sz w:val="24"/>
          <w:szCs w:val="24"/>
        </w:rPr>
        <w:t>suggests th</w:t>
      </w:r>
      <w:r w:rsidR="006F0E15" w:rsidRPr="00597040">
        <w:rPr>
          <w:color w:val="000000" w:themeColor="text1"/>
          <w:sz w:val="24"/>
          <w:szCs w:val="24"/>
        </w:rPr>
        <w:t>at</w:t>
      </w:r>
      <w:r w:rsidRPr="00597040">
        <w:rPr>
          <w:color w:val="000000" w:themeColor="text1"/>
          <w:sz w:val="24"/>
          <w:szCs w:val="24"/>
        </w:rPr>
        <w:t xml:space="preserve"> Sun et al. </w:t>
      </w:r>
      <w:r w:rsidR="006F0E15" w:rsidRPr="00597040">
        <w:rPr>
          <w:color w:val="000000" w:themeColor="text1"/>
          <w:sz w:val="24"/>
          <w:szCs w:val="24"/>
        </w:rPr>
        <w:t>estimate of 17% is too low</w:t>
      </w:r>
      <w:r w:rsidRPr="00597040">
        <w:rPr>
          <w:color w:val="000000" w:themeColor="text1"/>
          <w:sz w:val="24"/>
          <w:szCs w:val="24"/>
        </w:rPr>
        <w:t xml:space="preserve">.  </w:t>
      </w:r>
      <w:r w:rsidR="00127C4B" w:rsidRPr="00597040">
        <w:rPr>
          <w:color w:val="000000" w:themeColor="text1"/>
          <w:sz w:val="24"/>
          <w:szCs w:val="24"/>
        </w:rPr>
        <w:t xml:space="preserve">Overall, our calculation of the contribution of earlier detection is broadly similar to many of the CISNET models and Sun et al., although we arrive at this conclusion using methods that require fewer assumptions and </w:t>
      </w:r>
      <w:r w:rsidR="005564FC" w:rsidRPr="009D3F41">
        <w:rPr>
          <w:color w:val="000000" w:themeColor="text1"/>
          <w:sz w:val="24"/>
          <w:szCs w:val="24"/>
          <w:highlight w:val="yellow"/>
        </w:rPr>
        <w:t>are</w:t>
      </w:r>
      <w:r w:rsidR="005564FC">
        <w:rPr>
          <w:color w:val="000000" w:themeColor="text1"/>
          <w:sz w:val="24"/>
          <w:szCs w:val="24"/>
        </w:rPr>
        <w:t xml:space="preserve"> </w:t>
      </w:r>
      <w:r w:rsidR="00127C4B" w:rsidRPr="00597040">
        <w:rPr>
          <w:color w:val="000000" w:themeColor="text1"/>
          <w:sz w:val="24"/>
          <w:szCs w:val="24"/>
        </w:rPr>
        <w:t xml:space="preserve">less susceptibility to bias.   </w:t>
      </w:r>
      <w:r w:rsidR="00127C4B" w:rsidRPr="00597040">
        <w:rPr>
          <w:color w:val="000000" w:themeColor="text1"/>
          <w:sz w:val="24"/>
          <w:szCs w:val="24"/>
          <w:highlight w:val="yellow"/>
        </w:rPr>
        <w:t xml:space="preserve">The </w:t>
      </w:r>
      <w:r w:rsidR="001F7705" w:rsidRPr="00597040">
        <w:rPr>
          <w:color w:val="000000" w:themeColor="text1"/>
          <w:sz w:val="24"/>
          <w:szCs w:val="24"/>
          <w:highlight w:val="yellow"/>
        </w:rPr>
        <w:t>general</w:t>
      </w:r>
      <w:r w:rsidR="00127C4B" w:rsidRPr="00597040">
        <w:rPr>
          <w:color w:val="000000" w:themeColor="text1"/>
          <w:sz w:val="24"/>
          <w:szCs w:val="24"/>
          <w:highlight w:val="yellow"/>
        </w:rPr>
        <w:t xml:space="preserve"> agreement of these three different approaches should increase confidence in the estimates of the relative contribution of early detection</w:t>
      </w:r>
      <w:r w:rsidR="001F7705" w:rsidRPr="00597040">
        <w:rPr>
          <w:color w:val="000000" w:themeColor="text1"/>
          <w:sz w:val="24"/>
          <w:szCs w:val="24"/>
          <w:highlight w:val="yellow"/>
        </w:rPr>
        <w:t>, as well as</w:t>
      </w:r>
      <w:r w:rsidR="00127C4B" w:rsidRPr="00597040">
        <w:rPr>
          <w:color w:val="000000" w:themeColor="text1"/>
          <w:sz w:val="24"/>
          <w:szCs w:val="24"/>
          <w:highlight w:val="yellow"/>
        </w:rPr>
        <w:t xml:space="preserve"> better treatment of breast cancer.</w:t>
      </w:r>
      <w:r w:rsidR="00127C4B" w:rsidRPr="00597040">
        <w:rPr>
          <w:color w:val="000000" w:themeColor="text1"/>
          <w:sz w:val="24"/>
          <w:szCs w:val="24"/>
        </w:rPr>
        <w:t xml:space="preserve">       </w:t>
      </w:r>
    </w:p>
    <w:p w14:paraId="6077D2F8" w14:textId="59BC2A50" w:rsidR="006A16C0" w:rsidRPr="00FC382F" w:rsidRDefault="006A16C0" w:rsidP="006A16C0">
      <w:pPr>
        <w:pStyle w:val="Normal2"/>
        <w:spacing w:line="480" w:lineRule="auto"/>
        <w:ind w:firstLine="720"/>
        <w:rPr>
          <w:color w:val="000000" w:themeColor="text1"/>
        </w:rPr>
      </w:pPr>
      <w:r w:rsidRPr="00597040">
        <w:rPr>
          <w:color w:val="000000" w:themeColor="text1"/>
          <w:sz w:val="24"/>
          <w:szCs w:val="24"/>
        </w:rPr>
        <w:t>Our results also directly address the longstanding controversy over the value of screening</w:t>
      </w:r>
      <w:r w:rsidR="00124F5C" w:rsidRPr="00597040">
        <w:rPr>
          <w:color w:val="000000" w:themeColor="text1"/>
          <w:sz w:val="24"/>
          <w:szCs w:val="24"/>
        </w:rPr>
        <w:t xml:space="preserve"> </w:t>
      </w:r>
      <w:r w:rsidR="00124F5C" w:rsidRPr="00597040">
        <w:rPr>
          <w:color w:val="000000" w:themeColor="text1"/>
          <w:sz w:val="24"/>
          <w:szCs w:val="24"/>
          <w:highlight w:val="yellow"/>
        </w:rPr>
        <w:t>at different ages</w:t>
      </w:r>
      <w:r w:rsidR="00210420" w:rsidRPr="00597040">
        <w:rPr>
          <w:color w:val="000000" w:themeColor="text1"/>
          <w:sz w:val="24"/>
          <w:szCs w:val="24"/>
        </w:rPr>
        <w:t>.</w:t>
      </w:r>
      <w:r w:rsidR="00210420" w:rsidRPr="00597040">
        <w:rPr>
          <w:color w:val="000000" w:themeColor="text1"/>
          <w:sz w:val="24"/>
          <w:szCs w:val="24"/>
        </w:rPr>
        <w:fldChar w:fldCharType="begin"/>
      </w:r>
      <w:r w:rsidR="00CA5573" w:rsidRPr="00597040">
        <w:rPr>
          <w:color w:val="000000" w:themeColor="text1"/>
          <w:sz w:val="24"/>
          <w:szCs w:val="24"/>
        </w:rPr>
        <w:instrText xml:space="preserve"> ADDIN ZOTERO_ITEM CSL_CITATION {"citationID":"invmtk1ug","properties":{"formattedCitation":"{\\rtf \\super 3,29\\nosupersub{}}","plainCitation":"3,29"},"citationItems":[{"id":391,"uris":["http://zotero.org/users/39665/items/5RPQBIXI"],"uri":["http://zotero.org/users/39665/items/5RPQBIXI"],"itemData":{"id":391,"type":"article-journal","title":"Is screening for breast cancer with mammography justifiable?","container-title":"Lancet","page":"129-134","volume":"355","issue":"9198","source":"NCBI PubMed","abstract":"BACKGROUND: A 1999 study found no decrease in breast-cancer mortality in Sweden, where screening has been recommended since 1985. We therefore reviewed the methodological quality of the mammography trials and an influential Swedish meta-analysis, and did a meta-analysis ourselves.\nMETHODS: We searched the Cochrane Library for trials and asked the investigators for further details. Meta-analyses were done with Review Manager (version 4.0).\nFINDINGS: Baseline imbalances were shown for six of the eight identified trials, and inconsistencies in the number of women randomised were found in four. The two adequately randomised trials found no effect of screening on breast-cancer mortality (pooled relative risk 1.04 [95% CI 0.84-1.27]) or on total mortality (0.99 [0.94-1.05]). The pooled relative risk for breast-cancer mortality for the other trials was 0.75 (0.67-0.83), which was significantly different (p=0.005) from that for the unbiased trials. The Swedish meta-analysis showed a decrease in breast-cancer mortality but also an increase in total mortality (1.06 [1.04-1.08]); this increase disappeared after adjustment for an imbalance in age.\nINTERPRETATION: Screening for breast cancer with mammography is unjustified. If the Swedish trials are judged to be unbiased, the data show that for every 1000 women screened biennially throughout 12 years, one breast-cancer death is avoided whereas the total number of deaths is increased by six. If the Swedish trials (apart from the Malmö trial) are judged to be biased, there is no reliable evidence that screening decreases breast-cancer mortality.","DOI":"10.1016/S0140-6736(99)06065-1","ISSN":"0140-6736","note":"PMID: 10675181","journalAbbreviation":"Lancet","language":"eng","author":[{"family":"Gøtzsche","given":"P. C."},{"family":"Olsen","given":"O."}],"issued":{"date-parts":[["2000",1,8]]},"PMID":"10675181"}},{"id":929,"uris":["http://zotero.org/users/39665/items/AKX7R2BK"],"uri":["http://zotero.org/users/39665/items/AKX7R2BK"],"itemData":{"id":929,"type":"article-journal","title":"The 2009 U.S. Preventive Services Task Force Guidelines Ignore Important Scientific Evidence and Should Be Revised or Withdrawn","container-title":"Radiology","page":"15-20","volume":"256","issue":"1","source":"pubs.rsna.org (Atypon)","DOI":"10.1148/radiol.10100057","ISSN":"0033-8419","journalAbbreviation":"Radiology","author":[{"family":"Kopans","given":"Daniel B."}],"issued":{"date-parts":[["2010",7,1]]}}}],"schema":"https://github.com/citation-style-language/schema/raw/master/csl-citation.json"} </w:instrText>
      </w:r>
      <w:r w:rsidR="00210420" w:rsidRPr="00597040">
        <w:rPr>
          <w:color w:val="000000" w:themeColor="text1"/>
          <w:sz w:val="24"/>
          <w:szCs w:val="24"/>
        </w:rPr>
        <w:fldChar w:fldCharType="separate"/>
      </w:r>
      <w:r w:rsidR="00CA5573" w:rsidRPr="00597040">
        <w:rPr>
          <w:rFonts w:eastAsia="Times New Roman"/>
          <w:color w:val="000000" w:themeColor="text1"/>
          <w:sz w:val="24"/>
          <w:vertAlign w:val="superscript"/>
        </w:rPr>
        <w:t>3,29</w:t>
      </w:r>
      <w:r w:rsidR="00210420" w:rsidRPr="00597040">
        <w:rPr>
          <w:color w:val="000000" w:themeColor="text1"/>
          <w:sz w:val="24"/>
          <w:szCs w:val="24"/>
        </w:rPr>
        <w:fldChar w:fldCharType="end"/>
      </w:r>
      <w:r w:rsidRPr="00597040">
        <w:rPr>
          <w:color w:val="000000" w:themeColor="text1"/>
          <w:sz w:val="24"/>
          <w:szCs w:val="24"/>
        </w:rPr>
        <w:t xml:space="preserve">  </w:t>
      </w:r>
      <w:r w:rsidR="001F7705" w:rsidRPr="00597040">
        <w:rPr>
          <w:color w:val="000000" w:themeColor="text1"/>
          <w:sz w:val="24"/>
          <w:szCs w:val="24"/>
        </w:rPr>
        <w:t>E</w:t>
      </w:r>
      <w:r w:rsidRPr="00597040">
        <w:rPr>
          <w:color w:val="000000" w:themeColor="text1"/>
          <w:sz w:val="24"/>
          <w:szCs w:val="24"/>
        </w:rPr>
        <w:t>arlier detection among 40-49 year olds contributed 5.16% of the 10.94-year gain in life expectancy, which was slightly greater than the corresponding contribution of 50-59 year olds (4.11%) and 60-69 year olds (3.75%) and slightly less than the corresponding contribution of 70-79 year olds (6.58%).</w:t>
      </w:r>
      <w:r w:rsidR="001F7705" w:rsidRPr="00597040">
        <w:rPr>
          <w:color w:val="000000" w:themeColor="text1"/>
          <w:sz w:val="24"/>
          <w:szCs w:val="24"/>
        </w:rPr>
        <w:t xml:space="preserve">  </w:t>
      </w:r>
      <w:r w:rsidR="001F7705" w:rsidRPr="00597040">
        <w:rPr>
          <w:color w:val="000000" w:themeColor="text1"/>
          <w:sz w:val="24"/>
          <w:szCs w:val="24"/>
          <w:highlight w:val="yellow"/>
        </w:rPr>
        <w:t>Thus, our results suggest earlier detection among 40-49 year olds provided approximately equal benefit, measure in the contribution to the gain in life expectancy, as it did among 50-59 and 60-69 year olds.</w:t>
      </w:r>
      <w:r w:rsidR="00EB5E79">
        <w:rPr>
          <w:color w:val="000000" w:themeColor="text1"/>
          <w:sz w:val="24"/>
          <w:szCs w:val="24"/>
        </w:rPr>
        <w:t xml:space="preserve">  </w:t>
      </w:r>
      <w:r w:rsidR="00EB5E79" w:rsidRPr="00FC382F">
        <w:rPr>
          <w:color w:val="000000" w:themeColor="text1"/>
          <w:sz w:val="24"/>
          <w:szCs w:val="24"/>
          <w:highlight w:val="yellow"/>
        </w:rPr>
        <w:t>This comparable level of contribution from earlier detection may be due, in part, because of similar increases in mammography screening rates for these age groups across time.</w:t>
      </w:r>
      <w:r w:rsidR="00FC382F">
        <w:rPr>
          <w:color w:val="000000" w:themeColor="text1"/>
          <w:sz w:val="24"/>
          <w:szCs w:val="24"/>
          <w:highlight w:val="yellow"/>
        </w:rPr>
        <w:fldChar w:fldCharType="begin"/>
      </w:r>
      <w:r w:rsidR="00FC382F">
        <w:rPr>
          <w:color w:val="000000" w:themeColor="text1"/>
          <w:sz w:val="24"/>
          <w:szCs w:val="24"/>
          <w:highlight w:val="yellow"/>
        </w:rPr>
        <w:instrText xml:space="preserve"> ADDIN ZOTERO_ITEM CSL_CITATION {"citationID":"16hdbpnkbt","properties":{"formattedCitation":"{\\rtf \\super 30\\nosupersub{}}","plainCitation":"30"},"citationItems":[{"id":973,"uris":["http://zotero.org/users/39665/items/B5N4TEBI"],"uri":["http://zotero.org/users/39665/items/B5N4TEBI"],"itemData":{"id":973,"type":"article-journal","title":"Reported drop in mammography: Is this cause for concern?","container-title":"Cancer","page":"2405-2409","volume":"109","issue":"12","source":"CrossRef","DOI":"10.1002/cncr.22723","ISSN":"0008543X, 10970142","shortTitle":"Reported drop in mammography","language":"en","author":[{"family":"Breen","given":"Nancy"},{"family":"A. Cronin","given":"Kathleen"},{"family":"Meissner","given":"Helen I."},{"family":"Taplin","given":"Stephen H."},{"family":"Tangka","given":"Florence K."},{"family":"Tiro","given":"Jasmin A."},{"family":"McNeel","given":"Timothy S."}],"issued":{"date-parts":[["2007",6,15]]}}}],"schema":"https://github.com/citation-style-language/schema/raw/master/csl-citation.json"} </w:instrText>
      </w:r>
      <w:r w:rsidR="00FC382F">
        <w:rPr>
          <w:color w:val="000000" w:themeColor="text1"/>
          <w:sz w:val="24"/>
          <w:szCs w:val="24"/>
          <w:highlight w:val="yellow"/>
        </w:rPr>
        <w:fldChar w:fldCharType="separate"/>
      </w:r>
      <w:r w:rsidR="00FC382F" w:rsidRPr="00597040">
        <w:rPr>
          <w:rFonts w:eastAsia="Times New Roman"/>
          <w:sz w:val="24"/>
          <w:vertAlign w:val="superscript"/>
        </w:rPr>
        <w:t>30</w:t>
      </w:r>
      <w:r w:rsidR="00FC382F">
        <w:rPr>
          <w:color w:val="000000" w:themeColor="text1"/>
          <w:sz w:val="24"/>
          <w:szCs w:val="24"/>
          <w:highlight w:val="yellow"/>
        </w:rPr>
        <w:fldChar w:fldCharType="end"/>
      </w:r>
    </w:p>
    <w:p w14:paraId="6FE5507A" w14:textId="77777777" w:rsidR="006A16C0" w:rsidRPr="00FC382F" w:rsidRDefault="006A16C0" w:rsidP="006A16C0">
      <w:pPr>
        <w:pStyle w:val="Normal2"/>
        <w:spacing w:line="480" w:lineRule="auto"/>
        <w:rPr>
          <w:color w:val="000000" w:themeColor="text1"/>
        </w:rPr>
      </w:pPr>
      <w:r w:rsidRPr="00FC382F">
        <w:rPr>
          <w:color w:val="000000" w:themeColor="text1"/>
          <w:sz w:val="24"/>
          <w:szCs w:val="24"/>
        </w:rPr>
        <w:lastRenderedPageBreak/>
        <w:tab/>
        <w:t xml:space="preserve">Our study more accurately measures the contribution of </w:t>
      </w:r>
      <w:r w:rsidR="00692A42" w:rsidRPr="00FC382F">
        <w:rPr>
          <w:color w:val="000000" w:themeColor="text1"/>
          <w:sz w:val="24"/>
          <w:szCs w:val="24"/>
          <w:highlight w:val="yellow"/>
        </w:rPr>
        <w:t>advances</w:t>
      </w:r>
      <w:r w:rsidRPr="00FC382F">
        <w:rPr>
          <w:color w:val="000000" w:themeColor="text1"/>
          <w:sz w:val="24"/>
          <w:szCs w:val="24"/>
        </w:rPr>
        <w:t xml:space="preserve"> in breast cancer treatment on the gain in life expectancy because it accounts for concurrent improvements in the treatment of other diseases.  Just as the CISNET models estimated a wide range of the contribution of earlier detection, so too was the estimated range for the contribution of breast cancer treatment: as low as 35% (Dana-Farber model) and as high as 72% (University of Rochester model) on the decline in breast cancer mortality rates (1975-2000)</w:t>
      </w:r>
      <w:r w:rsidR="00210420" w:rsidRPr="00FC382F">
        <w:rPr>
          <w:color w:val="000000" w:themeColor="text1"/>
          <w:sz w:val="24"/>
          <w:szCs w:val="24"/>
        </w:rPr>
        <w:t>.</w:t>
      </w:r>
      <w:r w:rsidR="00210420" w:rsidRPr="00FC382F">
        <w:rPr>
          <w:color w:val="000000" w:themeColor="text1"/>
          <w:sz w:val="24"/>
          <w:szCs w:val="24"/>
        </w:rPr>
        <w:fldChar w:fldCharType="begin"/>
      </w:r>
      <w:r w:rsidR="001B1F06" w:rsidRPr="00FC382F">
        <w:rPr>
          <w:color w:val="000000" w:themeColor="text1"/>
          <w:sz w:val="24"/>
          <w:szCs w:val="24"/>
        </w:rPr>
        <w:instrText xml:space="preserve"> ADDIN ZOTERO_ITEM CSL_CITATION {"citationID":"17452lg29u","properties":{"formattedCitation":"{\\rtf \\super 1\\nosupersub{}}","plainCitation":"1"},"citationItems":[{"id":67,"uris":["http://zotero.org/users/39665/items/2R4236K3"],"uri":["http://zotero.org/users/39665/items/2R4236K3"],"itemData":{"id":67,"type":"article-journal","title":"Effect of Screening and Adjuvant Therapy on Mortality from Breast Cancer","container-title":"New England Journal of Medicine","page":"1784-1792","volume":"353","issue":"17","source":"Taylor and Francis+NEJM","abstract":"The Cancer Intervention and Surveillance Modeling Network (CISNET) is a consortium of investigators sponsored by the National Cancer Institute whose purpose is to measure the effect of cancer-control interventions on the incidence of and risk of death from cancer in the general population. This report of the CISNET Breast Cancer Working Group provides estimates of the contributions of screening mammography and adjuvant treatment to the reduction in the rate of death from breast cancer among U.S. women from 1975 to 2000. In 1975, the rate of death from breast cancer among women 30 to 79 years of age, adjusted for . . .","DOI":"10.1056/NEJMoa050518","ISSN":"0028-4793","note":"PMID: 16251534","author":[{"family":"Berry","given":"Donald A."},{"family":"Cronin","given":"Kathleen A."},{"family":"Plevritis","given":"Sylvia K."},{"family":"Fryback","given":"Dennis G."},{"family":"Clarke","given":"Lauren"},{"family":"Zelen","given":"Marvin"},{"family":"Mandelblatt","given":"Jeanne S."},{"family":"Yakovlev","given":"Andrei Y."},{"family":"Habbema","given":"J. Dik F."},{"family":"Feuer","given":"Eric J."}],"issued":{"date-parts":[["2005",10,27]]},"PMID":"16251534"}}],"schema":"https://github.com/citation-style-language/schema/raw/master/csl-citation.json"} </w:instrText>
      </w:r>
      <w:r w:rsidR="00210420" w:rsidRPr="00FC382F">
        <w:rPr>
          <w:color w:val="000000" w:themeColor="text1"/>
          <w:sz w:val="24"/>
          <w:szCs w:val="24"/>
        </w:rPr>
        <w:fldChar w:fldCharType="separate"/>
      </w:r>
      <w:r w:rsidR="00210420" w:rsidRPr="00FC382F">
        <w:rPr>
          <w:color w:val="000000" w:themeColor="text1"/>
          <w:sz w:val="24"/>
          <w:szCs w:val="24"/>
          <w:vertAlign w:val="superscript"/>
        </w:rPr>
        <w:t>1</w:t>
      </w:r>
      <w:r w:rsidR="00210420" w:rsidRPr="00FC382F">
        <w:rPr>
          <w:color w:val="000000" w:themeColor="text1"/>
          <w:sz w:val="24"/>
          <w:szCs w:val="24"/>
        </w:rPr>
        <w:fldChar w:fldCharType="end"/>
      </w:r>
      <w:r w:rsidRPr="00FC382F">
        <w:rPr>
          <w:color w:val="000000" w:themeColor="text1"/>
          <w:sz w:val="24"/>
          <w:szCs w:val="24"/>
        </w:rPr>
        <w:t xml:space="preserve">  This range corresponds to an equivalent contribution of between 50% and 84% </w:t>
      </w:r>
      <w:r w:rsidR="00D0678B" w:rsidRPr="00FC382F">
        <w:rPr>
          <w:color w:val="000000" w:themeColor="text1"/>
          <w:sz w:val="24"/>
          <w:szCs w:val="24"/>
          <w:highlight w:val="yellow"/>
        </w:rPr>
        <w:t xml:space="preserve">to </w:t>
      </w:r>
      <w:r w:rsidRPr="00FC382F">
        <w:rPr>
          <w:color w:val="000000" w:themeColor="text1"/>
          <w:sz w:val="24"/>
          <w:szCs w:val="24"/>
        </w:rPr>
        <w:t>the resulting gain in life expectancy</w:t>
      </w:r>
      <w:r w:rsidR="00210420" w:rsidRPr="00FC382F">
        <w:rPr>
          <w:color w:val="000000" w:themeColor="text1"/>
          <w:sz w:val="24"/>
          <w:szCs w:val="24"/>
        </w:rPr>
        <w:t xml:space="preserve">.  </w:t>
      </w:r>
      <w:r w:rsidRPr="00FC382F">
        <w:rPr>
          <w:color w:val="000000" w:themeColor="text1"/>
          <w:sz w:val="24"/>
          <w:szCs w:val="24"/>
        </w:rPr>
        <w:t xml:space="preserve">During the same time period (1975-2000), we calculate a 62% contribution from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Sun et al. (2010) concluded </w:t>
      </w:r>
      <w:r w:rsidR="00D0678B" w:rsidRPr="00FC382F">
        <w:rPr>
          <w:color w:val="000000" w:themeColor="text1"/>
          <w:sz w:val="24"/>
          <w:szCs w:val="24"/>
          <w:highlight w:val="yellow"/>
        </w:rPr>
        <w:t xml:space="preserve">that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in breast cancer treatment contributed 83% of the estimated gain in breast cancer survival time (1988-2000)</w:t>
      </w:r>
      <w:r w:rsidR="00210420" w:rsidRPr="00FC382F">
        <w:rPr>
          <w:color w:val="000000" w:themeColor="text1"/>
          <w:sz w:val="24"/>
          <w:szCs w:val="24"/>
        </w:rPr>
        <w:t>.</w:t>
      </w:r>
      <w:r w:rsidR="00210420" w:rsidRPr="00FC382F">
        <w:rPr>
          <w:color w:val="000000" w:themeColor="text1"/>
          <w:sz w:val="24"/>
          <w:szCs w:val="24"/>
        </w:rPr>
        <w:fldChar w:fldCharType="begin"/>
      </w:r>
      <w:r w:rsidR="00CA5573" w:rsidRPr="00FC382F">
        <w:rPr>
          <w:color w:val="000000" w:themeColor="text1"/>
          <w:sz w:val="24"/>
          <w:szCs w:val="24"/>
        </w:rPr>
        <w:instrText xml:space="preserve"> ADDIN ZOTERO_ITEM CSL_CITATION {"citationID":"1il5vt44ku","properties":{"formattedCitation":"{\\rtf \\super 11\\nosupersub{}}","plainCitation":"11"},"citationItems":[{"id":2391,"uris":["http://zotero.org/users/39665/items/PDCX7JHD"],"uri":["http://zotero.org/users/39665/items/PDCX7JHD"],"itemData":{"id":2391,"type":"article-journal","title":"The Contributions of Improved Therapy and Earlier Detection to Cancer Survival Gains, 1988-2000","container-title":"Forum for Health Economics &amp; Policy","volume":"13","issue":"2","abstract":"Prior literature has documented improvements in cancer survival over time.  However, ambiguity remains over the relative contributions of improved treatment and earlier detection to survival gains.  Using registry data, we developed a novel framework to estimate the relative contributions of advances in treatment and detection.  Our approach compares changes in the probability of early detection, which we interpret as the effects of advances in detection, to improvements in stage-conditional survival, which we interpret as the effects of treatment. We applied this methodology using SEER data to estimate probabilities of early detection and stage-conditional survival curves for several cancers, by race, between 1988 and 2000.  Survival increased for all of the cancers we examined, with blacks experiencing larger survival gains than whites for all cancers combined.  Our baseline analysis found that treatment advances account for the vast majority of survival gains for all the cancers examined: breast cancer (83%), lung cancer (85%), colorectal cancer (76%), pancreatic cancer (100%), and non-Hodgkins lymphoma (96%).  Compared to whites, treatments appear to explain a lower percentage of survival gains for blacks for all cancers combined; breast cancer, NHL, and pancreatic cancer show a higher percentage of survival gains than lung cancer; and roughly the same percentage for the colorectal cancer.  These results are robust to sensitivity analyses examining potential length and lead time bias.  Overall, our results suggest that while improved treatment and early detection both contributed to the recent gains in survival, the majority of gains from 1988 to 2000 appear to have been driven by better treatment, manifested by improved stage-conditional survival.  These results have important policy implications regarding investment in research and development and the evaluation of efforts to improve cancer screening.","author":[{"family":"Sun","given":"Eric"},{"family":"Jena","given":"Anupam B."},{"family":"Lakdawalla","given":"Darius"},{"family":"Reyes","given":"Carolina"},{"family":"Philipson","given":"Tomas J."},{"family":"Goldman","given":"Dana"}],"issued":{"date-parts":[["2010",2,26]]}}}],"schema":"https://github.com/citation-style-language/schema/raw/master/csl-citation.json"} </w:instrText>
      </w:r>
      <w:r w:rsidR="00210420" w:rsidRPr="00FC382F">
        <w:rPr>
          <w:color w:val="000000" w:themeColor="text1"/>
          <w:sz w:val="24"/>
          <w:szCs w:val="24"/>
        </w:rPr>
        <w:fldChar w:fldCharType="separate"/>
      </w:r>
      <w:r w:rsidR="001B1F06" w:rsidRPr="00FC382F">
        <w:rPr>
          <w:rFonts w:eastAsia="Times New Roman"/>
          <w:color w:val="000000" w:themeColor="text1"/>
          <w:sz w:val="24"/>
          <w:vertAlign w:val="superscript"/>
        </w:rPr>
        <w:t>11</w:t>
      </w:r>
      <w:r w:rsidR="00210420" w:rsidRPr="00FC382F">
        <w:rPr>
          <w:color w:val="000000" w:themeColor="text1"/>
          <w:sz w:val="24"/>
          <w:szCs w:val="24"/>
        </w:rPr>
        <w:fldChar w:fldCharType="end"/>
      </w:r>
      <w:r w:rsidR="00210420" w:rsidRPr="00FC382F">
        <w:rPr>
          <w:color w:val="000000" w:themeColor="text1"/>
          <w:sz w:val="24"/>
          <w:szCs w:val="24"/>
        </w:rPr>
        <w:t xml:space="preserve">  </w:t>
      </w:r>
      <w:r w:rsidRPr="00FC382F">
        <w:rPr>
          <w:color w:val="000000" w:themeColor="text1"/>
          <w:sz w:val="24"/>
          <w:szCs w:val="24"/>
        </w:rPr>
        <w:t xml:space="preserve">Our calculation of the contribution of </w:t>
      </w:r>
      <w:r w:rsidR="00692A42" w:rsidRPr="00FC382F">
        <w:rPr>
          <w:color w:val="000000" w:themeColor="text1"/>
          <w:sz w:val="24"/>
          <w:szCs w:val="24"/>
          <w:highlight w:val="yellow"/>
        </w:rPr>
        <w:t>advances</w:t>
      </w:r>
      <w:r w:rsidRPr="00FC382F">
        <w:rPr>
          <w:color w:val="000000" w:themeColor="text1"/>
          <w:sz w:val="24"/>
          <w:szCs w:val="24"/>
          <w:highlight w:val="yellow"/>
        </w:rPr>
        <w:t xml:space="preserve"> </w:t>
      </w:r>
      <w:r w:rsidRPr="00FC382F">
        <w:rPr>
          <w:color w:val="000000" w:themeColor="text1"/>
          <w:sz w:val="24"/>
          <w:szCs w:val="24"/>
        </w:rPr>
        <w:t xml:space="preserve">in breast cancer treatment in this time period, 64%, suggests the previous estimate may be too high because the study failed to distinguish between breast cancer and other diseases as causes of death. </w:t>
      </w:r>
    </w:p>
    <w:p w14:paraId="4B4D5719" w14:textId="253E54F3" w:rsidR="006A16C0" w:rsidRPr="00597040" w:rsidRDefault="00D0678B" w:rsidP="00A7028C">
      <w:pPr>
        <w:pStyle w:val="Normal2"/>
        <w:spacing w:line="480" w:lineRule="auto"/>
        <w:ind w:firstLine="720"/>
        <w:rPr>
          <w:color w:val="000000" w:themeColor="text1"/>
        </w:rPr>
      </w:pPr>
      <w:r w:rsidRPr="00FC382F">
        <w:rPr>
          <w:color w:val="000000" w:themeColor="text1"/>
          <w:sz w:val="24"/>
          <w:szCs w:val="24"/>
          <w:highlight w:val="yellow"/>
        </w:rPr>
        <w:t>A</w:t>
      </w:r>
      <w:r w:rsidR="00692A42" w:rsidRPr="00FC382F">
        <w:rPr>
          <w:color w:val="000000" w:themeColor="text1"/>
          <w:sz w:val="24"/>
          <w:szCs w:val="24"/>
          <w:highlight w:val="yellow"/>
        </w:rPr>
        <w:t>dvances</w:t>
      </w:r>
      <w:r w:rsidR="006A16C0" w:rsidRPr="00FC382F">
        <w:rPr>
          <w:color w:val="000000" w:themeColor="text1"/>
          <w:sz w:val="24"/>
          <w:szCs w:val="24"/>
          <w:highlight w:val="yellow"/>
        </w:rPr>
        <w:t xml:space="preserve"> </w:t>
      </w:r>
      <w:r w:rsidR="006A16C0" w:rsidRPr="00FC382F">
        <w:rPr>
          <w:color w:val="000000" w:themeColor="text1"/>
          <w:sz w:val="24"/>
          <w:szCs w:val="24"/>
        </w:rPr>
        <w:t>in the prevention and treatment of competing causes of death, such as CVD,</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nEnUjta","properties":{"formattedCitation":"{\\rtf \\super 31,32\\nosupersub{}}","plainCitation":"31,32"},"citationItems":[{"id":1687,"uris":["http://zotero.org/users/39665/items/H3DZRTZX"],"uri":["http://zotero.org/users/39665/items/H3DZRTZX"],"itemData":{"id":1687,"type":"article-journal","title":"The recent decline in mortality from coronary heart disease, 1980-1990: The effect of secular trends in risk factors and treatment","container-title":"JAMA","page":"535-542","volume":"277","issue":"7","source":"Silverchair","abstract":"Objective. \n—To examine whether secular trends in risk factor levels and improvements in treatment can account for the observed decline in coronary heart disease mortality in the United States from 1980 to 1990 and to analyze the proportional contribution of these changes.Data Sources.\n—Literature review, US statistics, health surveys, and ongoing clinical trials.Study Selection.\n—Data representative of the US situation nationwide reported in adequate detail.Data Extraction.\n—A computer-simulation state-transition model of the US population between the ages of 35 and 84 years was developed to forecast coronary mortality. The input variables were estimated such that the combination of values led to an adequate agreement with reported coronary mortality figures. Subsequently, secular trends were modeled.Data Synthesis.\n—Actual coronary mortality in 1990 was 34% (127 000 deaths) lower than would be predicted if risk factor levels, case-fatality rates, and event rates in those with and without coronary disease remained the same as in 1980. When secular changes in these factors were included in the model, predicted coronary mortality in 1990 was within 3% (10 000 deaths) of the observed mortality and explained 92% of the decline; only 25% of the decline was explained by primary prevention, while 29% was explained by secondary reduction in risk factors in patients with coronary disease and 43% by other improvements in treatment in patients with coronary disease.Conclusions.\n—These results suggest that primary and secondary risk factor reductions explain about 50% of the striking decline in coronary mortality in the United States between 1980 and 1990 but that more than 70% of the overall decline in mortality has occurred among patients with coronary disease.","DOI":"10.1001/jama.1997.03540310033031","ISSN":"0098-7484","shortTitle":"The recent decline in mortality from coronary heart disease, 1980-1990","journalAbbreviation":"JAMA","author":[{"literal":"Hunink MM"},{"literal":"Goldman L"},{"literal":"Tosteson AA"},{"literal":"et al"}],"issued":{"date-parts":[["1997",2,19]]}}},{"id":2823,"uris":["http://zotero.org/users/39665/items/T46VHF36"],"uri":["http://zotero.org/users/39665/items/T46VHF36"],"itemData":{"id":2823,"type":"article-journal","title":"Advances In The Prevention And Treatment Of Cardiovascular Disease","container-title":"Health Affairs","page":"25-37","volume":"26","issue":"1","source":"content.healthaffairs.org","abstract":"Over the past thirty-five years, U.S. age-adjusted mortality from cardiovascular disease declined 50 percent. This marked reduction reflects advances in the prevention, diagnosis, and treatment of common cardiovascular conditions. Pharmaceutical agents play a major role in prevention of atherosclerosis and its consequences: heart attack, stroke, and heart failure. Additionally, novel device-based therapies contribute to the decline in cardiac morbidity and mortality. Whereas innovative strategies based on accurate imaging of the heart and blood vessels are implemented widely now, hope exists that lifestyle changes, early risk-factor screening, and more efficacious drugs will strikingly reduce cardiovascular disease in the future.","DOI":"10.1377/hlthaff.26.1.25","ISSN":"0278-2715, 1544-5208","note":"PMID: 17211011","journalAbbreviation":"Health Aff","language":"en","author":[{"family":"Weisfeldt","given":"Myron L."},{"family":"Zieman","given":"Susan J."}],"issued":{"date-parts":[["2007",1,1]]},"PMID":"17211011"}}],"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1,32</w:t>
      </w:r>
      <w:r w:rsidR="00EB2BAD" w:rsidRPr="00FC382F">
        <w:rPr>
          <w:color w:val="000000" w:themeColor="text1"/>
          <w:sz w:val="24"/>
          <w:szCs w:val="24"/>
        </w:rPr>
        <w:fldChar w:fldCharType="end"/>
      </w:r>
      <w:r w:rsidR="006A16C0" w:rsidRPr="00FC382F">
        <w:rPr>
          <w:color w:val="000000" w:themeColor="text1"/>
          <w:sz w:val="24"/>
          <w:szCs w:val="24"/>
        </w:rPr>
        <w:t xml:space="preserve"> </w:t>
      </w:r>
      <w:r w:rsidRPr="00FC382F">
        <w:rPr>
          <w:color w:val="000000" w:themeColor="text1"/>
          <w:sz w:val="24"/>
          <w:szCs w:val="24"/>
          <w:highlight w:val="yellow"/>
        </w:rPr>
        <w:t>made an increasing contribution</w:t>
      </w:r>
      <w:r w:rsidR="006A16C0" w:rsidRPr="00FC382F">
        <w:rPr>
          <w:color w:val="000000" w:themeColor="text1"/>
          <w:sz w:val="24"/>
          <w:szCs w:val="24"/>
        </w:rPr>
        <w:t xml:space="preserve"> to the gain in life expectancy among breast cancer patients</w:t>
      </w:r>
      <w:r w:rsidR="0083465F" w:rsidRPr="00FC382F">
        <w:rPr>
          <w:color w:val="000000" w:themeColor="text1"/>
          <w:sz w:val="24"/>
          <w:szCs w:val="24"/>
        </w:rPr>
        <w:t xml:space="preserve"> </w:t>
      </w:r>
      <w:r w:rsidR="0083465F" w:rsidRPr="00FC382F">
        <w:rPr>
          <w:color w:val="000000" w:themeColor="text1"/>
          <w:sz w:val="24"/>
          <w:szCs w:val="24"/>
          <w:highlight w:val="yellow"/>
        </w:rPr>
        <w:t>from 197</w:t>
      </w:r>
      <w:r w:rsidR="001F7705" w:rsidRPr="00FC382F">
        <w:rPr>
          <w:color w:val="000000" w:themeColor="text1"/>
          <w:sz w:val="24"/>
          <w:szCs w:val="24"/>
          <w:highlight w:val="yellow"/>
        </w:rPr>
        <w:t>5</w:t>
      </w:r>
      <w:r w:rsidR="0083465F" w:rsidRPr="00FC382F">
        <w:rPr>
          <w:color w:val="000000" w:themeColor="text1"/>
          <w:sz w:val="24"/>
          <w:szCs w:val="24"/>
          <w:highlight w:val="yellow"/>
        </w:rPr>
        <w:t xml:space="preserve"> to 2002 in part because of the trend toward earlier detection</w:t>
      </w:r>
      <w:r w:rsidR="006A16C0" w:rsidRPr="00FC382F">
        <w:rPr>
          <w:color w:val="000000" w:themeColor="text1"/>
          <w:sz w:val="24"/>
          <w:szCs w:val="24"/>
        </w:rPr>
        <w:t>.  After breast cancer itself, other cancers and CVD were the second and third leading causes of death among breast cancer patients.</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SFkZYCCu","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For early stage breast cancers, which are also </w:t>
      </w:r>
      <w:r w:rsidRPr="00FC382F">
        <w:rPr>
          <w:color w:val="000000" w:themeColor="text1"/>
          <w:sz w:val="24"/>
          <w:szCs w:val="24"/>
          <w:highlight w:val="yellow"/>
        </w:rPr>
        <w:t>usually</w:t>
      </w:r>
      <w:r w:rsidRPr="00FC382F">
        <w:rPr>
          <w:color w:val="000000" w:themeColor="text1"/>
          <w:sz w:val="24"/>
          <w:szCs w:val="24"/>
        </w:rPr>
        <w:t xml:space="preserve"> </w:t>
      </w:r>
      <w:r w:rsidR="006A16C0" w:rsidRPr="00FC382F">
        <w:rPr>
          <w:color w:val="000000" w:themeColor="text1"/>
          <w:sz w:val="24"/>
          <w:szCs w:val="24"/>
        </w:rPr>
        <w:t xml:space="preserve">smaller sized tumors, the probability of death from other causes is considerably higher than the corresponding probability </w:t>
      </w:r>
      <w:r w:rsidRPr="00FC382F">
        <w:rPr>
          <w:color w:val="000000" w:themeColor="text1"/>
          <w:sz w:val="24"/>
          <w:szCs w:val="24"/>
          <w:highlight w:val="yellow"/>
        </w:rPr>
        <w:t>of death</w:t>
      </w:r>
      <w:r w:rsidRPr="00FC382F">
        <w:rPr>
          <w:color w:val="000000" w:themeColor="text1"/>
          <w:sz w:val="24"/>
          <w:szCs w:val="24"/>
        </w:rPr>
        <w:t xml:space="preserve"> </w:t>
      </w:r>
      <w:r w:rsidR="006A16C0" w:rsidRPr="00FC382F">
        <w:rPr>
          <w:color w:val="000000" w:themeColor="text1"/>
          <w:sz w:val="24"/>
          <w:szCs w:val="24"/>
        </w:rPr>
        <w:t>from breast cancer.</w:t>
      </w:r>
      <w:r w:rsidR="00EB2BAD" w:rsidRPr="00FC382F">
        <w:rPr>
          <w:color w:val="000000" w:themeColor="text1"/>
          <w:sz w:val="24"/>
          <w:szCs w:val="24"/>
        </w:rPr>
        <w:fldChar w:fldCharType="begin"/>
      </w:r>
      <w:r w:rsidR="00FC382F">
        <w:rPr>
          <w:color w:val="000000" w:themeColor="text1"/>
          <w:sz w:val="24"/>
          <w:szCs w:val="24"/>
        </w:rPr>
        <w:instrText xml:space="preserve"> ADDIN ZOTERO_ITEM CSL_CITATION {"citationID":"Cvw47vDB","properties":{"formattedCitation":"{\\rtf \\super 33\\nosupersub{}}","plainCitation":"33"},"citationItems":[{"id":1385,"uris":["http://zotero.org/users/39665/items/EP9GK835"],"uri":["http://zotero.org/users/39665/items/EP9GK835"],"itemData":{"id":1385,"type":"article-journal","title":"Probabilities of Death From Breast Cancer and Other Causes Among Female Breast Cancer Patients","container-title":"Journal of the National Cancer Institute","page":"1311-1321","volume":"96","issue":"17","source":"jnci.oxfordjournals.org","abstract":"Background: Among cancer patients, probabilities of death from that cancer and other causes in the presence of competing risks are optimal measures of prognosis and of mortality across demographic groups. We used data on breast cancer patients from the Surveillance, Epidemiology, and End Results (SEER) Program in a competing-risk analysis. Methods: We determined vital status and cause of death for 395 251 white and 35 259 black female patients with breast cancer diagnosed from January 1, 1973, through December 31, 2000, by use of SEER data. We calculated probabilities of death from breast cancer and other causes according to stage, race, and age at diagnosis; for cases diagnosed from January 1, 1990, to December 31, 2000, we also calculated some such probabilities according to tumor size and estrogen receptor (ER) status. All statistical tests were two-sided. Results: The probability of death from breast cancer after nearly 28 years of follow-up ranged from 0.03 to 0.10 for patients with in situ disease to 0.70 to 0.85 for patients with distant disease, depending on race and age. The probability of death from breast cancer at the end of the follow-up period generally declined with age at diagnosis; the probability among the oldest (≥70 years) compared with the youngest (&lt;50 years) patients was 33% lower for white and 46% lower for black patients with localized disease and 14% lower for white patients and 13% lower for black patients with distant disease. The probability of death from breast cancer exceeded that from all other causes for patients diagnosed with localized disease before age 50 years, with regional disease before age 60 years, and with distant disease at any age. The probability of death from breast cancer for patients diagnosed with localized or regional disease was statistically significantly greater in black patients than in white patients (all six P values ≤.01 for age groups 30–49 to 60–69 years; two P values ≤.04 for ages ≥70 years). Among patients with localized or regional disease and known ER status, the probability of death from breast cancer after nearly 11 years of follow-up ranged from 0.04 to 0.11 for patients with localized ER-positive tumors of 2 cm or less to 0.37 to 0.53 for patients with regional ER-negative tumors. Conclusions: The probability of death from breast cancer versus other causes varied substantially according to stage, tumor size, ER status, and age at diagnosis in both white and black patients.","DOI":"10.1093/jnci/djh253","ISSN":"0027-8874, 1460-2105","note":"PMID: 15339969","journalAbbreviation":"JNCI J Natl Cancer Inst","language":"en","author":[{"family":"Schairer","given":"Catherine"},{"family":"Mink","given":"Pamela J."},{"family":"Carroll","given":"Leslie"},{"family":"Devesa","given":"Susan S."}],"issued":{"date-parts":[["2004",9,1]]},"PMID":"15339969"}}],"schema":"https://github.com/citation-style-language/schema/raw/master/csl-citation.json"} </w:instrText>
      </w:r>
      <w:r w:rsidR="00EB2BAD" w:rsidRPr="00FC382F">
        <w:rPr>
          <w:color w:val="000000" w:themeColor="text1"/>
          <w:sz w:val="24"/>
          <w:szCs w:val="24"/>
        </w:rPr>
        <w:fldChar w:fldCharType="separate"/>
      </w:r>
      <w:r w:rsidR="00FC382F" w:rsidRPr="00597040">
        <w:rPr>
          <w:rFonts w:eastAsia="Times New Roman"/>
          <w:sz w:val="24"/>
          <w:vertAlign w:val="superscript"/>
        </w:rPr>
        <w:t>33</w:t>
      </w:r>
      <w:r w:rsidR="00EB2BAD" w:rsidRPr="00FC382F">
        <w:rPr>
          <w:color w:val="000000" w:themeColor="text1"/>
          <w:sz w:val="24"/>
          <w:szCs w:val="24"/>
        </w:rPr>
        <w:fldChar w:fldCharType="end"/>
      </w:r>
      <w:r w:rsidR="006A16C0" w:rsidRPr="00FC382F">
        <w:rPr>
          <w:color w:val="000000" w:themeColor="text1"/>
          <w:sz w:val="24"/>
          <w:szCs w:val="24"/>
        </w:rPr>
        <w:t xml:space="preserve">  Thus, improvements in the treatment of other diseases are particularly important for the </w:t>
      </w:r>
      <w:r w:rsidRPr="00FC382F">
        <w:rPr>
          <w:color w:val="000000" w:themeColor="text1"/>
          <w:sz w:val="24"/>
          <w:szCs w:val="24"/>
          <w:highlight w:val="yellow"/>
        </w:rPr>
        <w:lastRenderedPageBreak/>
        <w:t>overall</w:t>
      </w:r>
      <w:r w:rsidRPr="00FC382F">
        <w:rPr>
          <w:color w:val="000000" w:themeColor="text1"/>
          <w:sz w:val="24"/>
          <w:szCs w:val="24"/>
        </w:rPr>
        <w:t xml:space="preserve"> </w:t>
      </w:r>
      <w:r w:rsidR="006A16C0" w:rsidRPr="00FC382F">
        <w:rPr>
          <w:color w:val="000000" w:themeColor="text1"/>
          <w:sz w:val="24"/>
          <w:szCs w:val="24"/>
        </w:rPr>
        <w:t xml:space="preserve">gain in life expectancy </w:t>
      </w:r>
      <w:r w:rsidRPr="00FC382F">
        <w:rPr>
          <w:color w:val="000000" w:themeColor="text1"/>
          <w:sz w:val="24"/>
          <w:szCs w:val="24"/>
          <w:highlight w:val="yellow"/>
        </w:rPr>
        <w:t>of breast cancer patients over the period 197</w:t>
      </w:r>
      <w:r w:rsidR="001F7705" w:rsidRPr="00FC382F">
        <w:rPr>
          <w:color w:val="000000" w:themeColor="text1"/>
          <w:sz w:val="24"/>
          <w:szCs w:val="24"/>
          <w:highlight w:val="yellow"/>
        </w:rPr>
        <w:t>5</w:t>
      </w:r>
      <w:r w:rsidRPr="00FC382F">
        <w:rPr>
          <w:color w:val="000000" w:themeColor="text1"/>
          <w:sz w:val="24"/>
          <w:szCs w:val="24"/>
          <w:highlight w:val="yellow"/>
        </w:rPr>
        <w:t xml:space="preserve"> to 2002</w:t>
      </w:r>
      <w:r w:rsidRPr="00FC382F">
        <w:rPr>
          <w:color w:val="000000" w:themeColor="text1"/>
          <w:sz w:val="24"/>
          <w:szCs w:val="24"/>
        </w:rPr>
        <w:t xml:space="preserve"> </w:t>
      </w:r>
      <w:r w:rsidR="006A16C0" w:rsidRPr="00FC382F">
        <w:rPr>
          <w:color w:val="000000" w:themeColor="text1"/>
          <w:sz w:val="24"/>
          <w:szCs w:val="24"/>
        </w:rPr>
        <w:t xml:space="preserve">because the </w:t>
      </w:r>
      <w:r w:rsidR="00BD5F67" w:rsidRPr="00597040">
        <w:rPr>
          <w:color w:val="000000" w:themeColor="text1"/>
          <w:sz w:val="24"/>
          <w:szCs w:val="24"/>
          <w:highlight w:val="yellow"/>
        </w:rPr>
        <w:t>proportion</w:t>
      </w:r>
      <w:r w:rsidR="006A16C0" w:rsidRPr="00597040">
        <w:rPr>
          <w:color w:val="000000" w:themeColor="text1"/>
          <w:sz w:val="24"/>
          <w:szCs w:val="24"/>
        </w:rPr>
        <w:t xml:space="preserve"> of smaller sized tumors grew over </w:t>
      </w:r>
      <w:r w:rsidRPr="00597040">
        <w:rPr>
          <w:color w:val="000000" w:themeColor="text1"/>
          <w:sz w:val="24"/>
          <w:szCs w:val="24"/>
          <w:highlight w:val="yellow"/>
        </w:rPr>
        <w:t>this period</w:t>
      </w:r>
      <w:r w:rsidR="006A16C0" w:rsidRPr="00597040">
        <w:rPr>
          <w:color w:val="000000" w:themeColor="text1"/>
          <w:sz w:val="24"/>
          <w:szCs w:val="24"/>
          <w:highlight w:val="yellow"/>
        </w:rPr>
        <w:t>.</w:t>
      </w:r>
      <w:r w:rsidR="0083465F" w:rsidRPr="00597040">
        <w:rPr>
          <w:color w:val="000000" w:themeColor="text1"/>
          <w:sz w:val="24"/>
          <w:szCs w:val="24"/>
          <w:highlight w:val="yellow"/>
        </w:rPr>
        <w:t xml:space="preserve"> </w:t>
      </w:r>
      <w:r w:rsidR="001F7705" w:rsidRPr="00597040">
        <w:rPr>
          <w:color w:val="000000" w:themeColor="text1"/>
          <w:sz w:val="24"/>
          <w:szCs w:val="24"/>
          <w:highlight w:val="yellow"/>
        </w:rPr>
        <w:t>And a</w:t>
      </w:r>
      <w:r w:rsidR="0083465F" w:rsidRPr="00597040">
        <w:rPr>
          <w:color w:val="000000" w:themeColor="text1"/>
          <w:sz w:val="24"/>
          <w:szCs w:val="24"/>
          <w:highlight w:val="yellow"/>
        </w:rPr>
        <w:t>s treatment of other diseases improved, so did the size of the population who could benefit most from it.</w:t>
      </w:r>
    </w:p>
    <w:p w14:paraId="711340CE" w14:textId="18B79EF2" w:rsidR="006A16C0"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Our study has s</w:t>
      </w:r>
      <w:r w:rsidR="00EB2BAD" w:rsidRPr="00597040">
        <w:rPr>
          <w:color w:val="000000" w:themeColor="text1"/>
          <w:sz w:val="24"/>
          <w:szCs w:val="24"/>
        </w:rPr>
        <w:t>ome potential limitations.</w:t>
      </w:r>
      <w:r w:rsidRPr="00597040">
        <w:rPr>
          <w:color w:val="000000" w:themeColor="text1"/>
          <w:sz w:val="24"/>
          <w:szCs w:val="24"/>
        </w:rPr>
        <w:t xml:space="preserve">  </w:t>
      </w:r>
      <w:r w:rsidR="00663568" w:rsidRPr="00597040">
        <w:rPr>
          <w:rFonts w:eastAsia="Times New Roman"/>
          <w:color w:val="000000" w:themeColor="text1"/>
          <w:sz w:val="24"/>
          <w:szCs w:val="24"/>
          <w:shd w:val="clear" w:color="auto" w:fill="FFFF00"/>
        </w:rPr>
        <w:t xml:space="preserve">First, our life table methods and the resulting estimates of life expectancy assume that women experience a set of fatality rates, which vary by age, based on their year of breast cancer diagnosis rather than on their year of birth.  For example, the life expectancy of a 40-year-old woman diagnosed with 1-2cm breast cancer in 1990 is based on the case fatality rates of 40-44-year-old, 45-49-year-old, …, ≥100-year-old women diagnosed with similarly sized tumors also in 1990 (‘period life expectancy’).  In reality, the life expectancy of this 40-44-year-old woman diagnosed in 1990 would be based on the survival times from diagnosis to death of her birth cohort (‘cohort life expectancy’ equals the area under this survival curve).  The limitation of period life expectancy notwithstanding, it is commonly reported summary of a population’s mortality because cohort life expectancy can </w:t>
      </w:r>
      <w:r w:rsidR="005564FC">
        <w:rPr>
          <w:rFonts w:eastAsia="Times New Roman"/>
          <w:color w:val="000000" w:themeColor="text1"/>
          <w:sz w:val="24"/>
          <w:szCs w:val="24"/>
          <w:shd w:val="clear" w:color="auto" w:fill="FFFF00"/>
        </w:rPr>
        <w:t xml:space="preserve">only </w:t>
      </w:r>
      <w:r w:rsidR="00663568" w:rsidRPr="00597040">
        <w:rPr>
          <w:rFonts w:eastAsia="Times New Roman"/>
          <w:color w:val="000000" w:themeColor="text1"/>
          <w:sz w:val="24"/>
          <w:szCs w:val="24"/>
          <w:shd w:val="clear" w:color="auto" w:fill="FFFF00"/>
        </w:rPr>
        <w:t>be computed after all individuals have died.  Empirically, case fatality rates for cohort life expectancy were at most 20% smaller than the case fatality rates for period life (</w:t>
      </w:r>
      <w:proofErr w:type="spellStart"/>
      <w:r w:rsidR="00663568" w:rsidRPr="00597040">
        <w:rPr>
          <w:rFonts w:eastAsia="Times New Roman"/>
          <w:color w:val="000000" w:themeColor="text1"/>
          <w:sz w:val="24"/>
          <w:szCs w:val="24"/>
          <w:shd w:val="clear" w:color="auto" w:fill="FFFF00"/>
        </w:rPr>
        <w:t>eAppendix</w:t>
      </w:r>
      <w:proofErr w:type="spellEnd"/>
      <w:r w:rsidR="00663568" w:rsidRPr="00597040">
        <w:rPr>
          <w:rFonts w:eastAsia="Times New Roman"/>
          <w:color w:val="000000" w:themeColor="text1"/>
          <w:sz w:val="24"/>
          <w:szCs w:val="24"/>
          <w:shd w:val="clear" w:color="auto" w:fill="FFFF00"/>
        </w:rPr>
        <w:t xml:space="preserve"> J).  This difference between period- and cohort-based case fatality rates corresponds to a gain in life expectancy of 10.88 years between 1975 and 2002 (compared to 10.94 years in our primary analysis) with the following contributions: 62% from advances in breast cancer treatment, 28% from earlier detection, and 11% from advances in the treatment of other diseases (compared to 61%, 27%, and 11% in our primary analysis).  </w:t>
      </w:r>
      <w:r w:rsidRPr="00597040">
        <w:rPr>
          <w:color w:val="000000" w:themeColor="text1"/>
          <w:sz w:val="24"/>
          <w:szCs w:val="24"/>
        </w:rPr>
        <w:t xml:space="preserve">Second, we required that breast cancer death must have occurred </w:t>
      </w:r>
      <w:r w:rsidRPr="00597040">
        <w:rPr>
          <w:color w:val="000000" w:themeColor="text1"/>
          <w:sz w:val="24"/>
          <w:szCs w:val="24"/>
        </w:rPr>
        <w:lastRenderedPageBreak/>
        <w:t>within 10 years of diagnosis when calculating case fatality rates to partially mitigate</w:t>
      </w:r>
      <w:r w:rsidR="00967A63" w:rsidRPr="00597040">
        <w:rPr>
          <w:color w:val="000000" w:themeColor="text1"/>
          <w:sz w:val="24"/>
          <w:szCs w:val="24"/>
        </w:rPr>
        <w:t xml:space="preserve"> </w:t>
      </w:r>
      <w:r w:rsidR="00D9726A" w:rsidRPr="00597040">
        <w:rPr>
          <w:color w:val="000000" w:themeColor="text1"/>
          <w:sz w:val="24"/>
          <w:szCs w:val="24"/>
          <w:highlight w:val="yellow"/>
        </w:rPr>
        <w:t>lead time bias</w:t>
      </w:r>
      <w:r w:rsidRPr="00597040">
        <w:rPr>
          <w:color w:val="000000" w:themeColor="text1"/>
          <w:sz w:val="24"/>
          <w:szCs w:val="24"/>
        </w:rPr>
        <w:t>.  We vary the time interval between 8 years and 12 years and reach identical substantive conclusions (</w:t>
      </w:r>
      <w:proofErr w:type="spellStart"/>
      <w:r w:rsidR="00935A18" w:rsidRPr="00597040">
        <w:rPr>
          <w:color w:val="000000" w:themeColor="text1"/>
          <w:sz w:val="24"/>
          <w:szCs w:val="24"/>
        </w:rPr>
        <w:t>e</w:t>
      </w:r>
      <w:r w:rsidRPr="00597040">
        <w:rPr>
          <w:color w:val="000000" w:themeColor="text1"/>
          <w:sz w:val="24"/>
          <w:szCs w:val="24"/>
        </w:rPr>
        <w:t>Appendix</w:t>
      </w:r>
      <w:proofErr w:type="spellEnd"/>
      <w:r w:rsidRPr="00597040">
        <w:rPr>
          <w:color w:val="000000" w:themeColor="text1"/>
          <w:sz w:val="24"/>
          <w:szCs w:val="24"/>
        </w:rPr>
        <w:t xml:space="preserve"> I).  Third, we cannot quantify the contribution of individual types of treatment because patients typically received multiple modalities</w:t>
      </w:r>
      <w:r w:rsidR="00EB2BAD" w:rsidRPr="00597040">
        <w:rPr>
          <w:color w:val="000000" w:themeColor="text1"/>
          <w:sz w:val="24"/>
          <w:szCs w:val="24"/>
        </w:rPr>
        <w:t>.</w:t>
      </w:r>
      <w:r w:rsidR="00D9726A" w:rsidRPr="00597040">
        <w:rPr>
          <w:color w:val="000000" w:themeColor="text1"/>
          <w:sz w:val="24"/>
          <w:szCs w:val="24"/>
        </w:rPr>
        <w:t xml:space="preserve">  </w:t>
      </w:r>
      <w:r w:rsidRPr="00597040">
        <w:rPr>
          <w:color w:val="000000" w:themeColor="text1"/>
          <w:sz w:val="24"/>
          <w:szCs w:val="24"/>
        </w:rPr>
        <w:t xml:space="preserve">Fourth, we cannot quantify the contribution of specific factors that produced the observed effectiveness of detection (e.g., more widespread screening among </w:t>
      </w:r>
      <w:r w:rsidRPr="00597040">
        <w:rPr>
          <w:i/>
          <w:color w:val="000000" w:themeColor="text1"/>
          <w:sz w:val="24"/>
          <w:szCs w:val="24"/>
        </w:rPr>
        <w:t>BRCA</w:t>
      </w:r>
      <w:r w:rsidRPr="00597040">
        <w:rPr>
          <w:color w:val="000000" w:themeColor="text1"/>
          <w:sz w:val="24"/>
          <w:szCs w:val="24"/>
        </w:rPr>
        <w:t xml:space="preserve"> mutation carriers, improved standards in the interpretation of mammograms, and improvements in clinical breast examination) because SEER does not capture screening information or </w:t>
      </w:r>
      <w:r w:rsidR="00E80BA5" w:rsidRPr="00597040">
        <w:rPr>
          <w:color w:val="000000" w:themeColor="text1"/>
          <w:sz w:val="24"/>
          <w:szCs w:val="24"/>
          <w:highlight w:val="yellow"/>
        </w:rPr>
        <w:t>the circumstances leading to</w:t>
      </w:r>
      <w:r w:rsidR="00E80BA5" w:rsidRPr="00597040">
        <w:rPr>
          <w:color w:val="000000" w:themeColor="text1"/>
          <w:sz w:val="24"/>
          <w:szCs w:val="24"/>
        </w:rPr>
        <w:t xml:space="preserve"> </w:t>
      </w:r>
      <w:r w:rsidRPr="00597040">
        <w:rPr>
          <w:color w:val="000000" w:themeColor="text1"/>
          <w:sz w:val="24"/>
          <w:szCs w:val="24"/>
        </w:rPr>
        <w:t xml:space="preserve">diagnosis.  </w:t>
      </w:r>
      <w:commentRangeStart w:id="3"/>
      <w:r w:rsidR="00D9726A" w:rsidRPr="009D3F41">
        <w:rPr>
          <w:rFonts w:eastAsia="Times New Roman"/>
          <w:strike/>
          <w:color w:val="000000" w:themeColor="text1"/>
          <w:sz w:val="24"/>
          <w:szCs w:val="24"/>
          <w:highlight w:val="yellow"/>
        </w:rPr>
        <w:t>Fifth, we focus on the broadest time period possible, 1975-2002, which begins with the start of the SEER 9 registries and ends 10 years before the final year of data registry data (2012) to allow for the 10-year window to calculate incidence-based case fatality rates.</w:t>
      </w:r>
      <w:r w:rsidR="00D9726A" w:rsidRPr="00597040">
        <w:rPr>
          <w:rFonts w:eastAsia="Times New Roman"/>
          <w:color w:val="000000" w:themeColor="text1"/>
          <w:sz w:val="24"/>
          <w:szCs w:val="24"/>
          <w:highlight w:val="yellow"/>
        </w:rPr>
        <w:t xml:space="preserve"> </w:t>
      </w:r>
      <w:commentRangeEnd w:id="3"/>
      <w:r w:rsidR="005564FC">
        <w:rPr>
          <w:rStyle w:val="CommentReference"/>
        </w:rPr>
        <w:commentReference w:id="3"/>
      </w:r>
      <w:r w:rsidR="00D9726A" w:rsidRPr="00597040">
        <w:rPr>
          <w:rFonts w:eastAsia="Times New Roman"/>
          <w:color w:val="000000" w:themeColor="text1"/>
          <w:sz w:val="24"/>
          <w:szCs w:val="24"/>
          <w:highlight w:val="yellow"/>
        </w:rPr>
        <w:t xml:space="preserve">Finally, </w:t>
      </w:r>
      <w:r w:rsidR="00D9726A" w:rsidRPr="00597040">
        <w:rPr>
          <w:color w:val="000000" w:themeColor="text1"/>
          <w:sz w:val="24"/>
          <w:szCs w:val="24"/>
          <w:highlight w:val="yellow"/>
        </w:rPr>
        <w:t>w</w:t>
      </w:r>
      <w:r w:rsidR="00E80BA5" w:rsidRPr="00597040">
        <w:rPr>
          <w:color w:val="000000" w:themeColor="text1"/>
          <w:sz w:val="24"/>
          <w:szCs w:val="24"/>
          <w:highlight w:val="yellow"/>
        </w:rPr>
        <w:t>e</w:t>
      </w:r>
      <w:r w:rsidR="00E80BA5" w:rsidRPr="00597040">
        <w:rPr>
          <w:color w:val="000000" w:themeColor="text1"/>
          <w:sz w:val="24"/>
          <w:szCs w:val="24"/>
        </w:rPr>
        <w:t xml:space="preserve"> </w:t>
      </w:r>
      <w:r w:rsidRPr="00597040">
        <w:rPr>
          <w:color w:val="000000" w:themeColor="text1"/>
          <w:sz w:val="24"/>
          <w:szCs w:val="24"/>
        </w:rPr>
        <w:t xml:space="preserve">do not quantify th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after the introduction of a specific innovation.  The diffusion of novel chemotherapy agents, imaging modalities, and new clinical and surgical techniques occurs slowly over time rather than immediately after introduction</w:t>
      </w:r>
      <w:r w:rsidR="00693455" w:rsidRPr="00597040">
        <w:rPr>
          <w:color w:val="000000" w:themeColor="text1"/>
          <w:sz w:val="24"/>
          <w:szCs w:val="24"/>
        </w:rPr>
        <w:t>.</w:t>
      </w:r>
      <w:r w:rsidR="00693455" w:rsidRPr="00597040">
        <w:rPr>
          <w:rStyle w:val="st"/>
          <w:rFonts w:eastAsia="Times New Roman"/>
          <w:color w:val="000000" w:themeColor="text1"/>
          <w:sz w:val="24"/>
          <w:szCs w:val="24"/>
        </w:rPr>
        <w:fldChar w:fldCharType="begin"/>
      </w:r>
      <w:r w:rsidR="00FC382F">
        <w:rPr>
          <w:rStyle w:val="st"/>
          <w:rFonts w:eastAsia="Times New Roman"/>
          <w:color w:val="000000" w:themeColor="text1"/>
          <w:sz w:val="24"/>
          <w:szCs w:val="24"/>
        </w:rPr>
        <w:instrText xml:space="preserve"> ADDIN ZOTERO_ITEM CSL_CITATION {"citationID":"2jo49sq8af","properties":{"formattedCitation":"{\\rtf \\super 34,35\\nosupersub{}}","plainCitation":"34,35"},"citationItems":[{"id":717,"uris":["http://zotero.org/users/39665/items/8P8ZJMRG"],"uri":["http://zotero.org/users/39665/items/8P8ZJMRG"],"itemData":{"id":717,"type":"article-journal","title":"Is Technological Change In Medicine Worth It?","container-title":"Health Affairs","page":"11-29","volume":"20","issue":"5","source":"content.healthaffairs.org","abstract":"Medical technology is valuable if the benefits of medical advances exceed the costs. We analyze technological change in five conditions to determine if this is so. In four of the conditions—heart attacks, low-birthweight infants, depression, and cataracts—the estimated benefit of technological change is much greater than the cost. In the fifth condition, breast cancer, costs and benefits are about of equal magnitude. We conclude that medical spending as a whole is worth the increased cost of care. This has many implications for public policy.","DOI":"10.1377/hlthaff.20.5.11","ISSN":"0278-2715, 1544-5208","note":"PMID: 11558696","journalAbbreviation":"Health Aff","language":"en","author":[{"family":"Cutler","given":"David M."},{"family":"McClellan","given":"Mark"}],"issued":{"date-parts":[["2001",9,1]]},"PMID":"11558696"}},{"id":66,"uris":["http://zotero.org/users/39665/items/2R2CNW3T"],"uri":["http://zotero.org/users/39665/items/2R2CNW3T"],"itemData":{"id":66,"type":"article-journal","title":"Early Diffusion Of Gene Expression Profiling In Breast Cancer Patients Associated With Areas Of High Income Inequality","container-title":"Health Affairs","page":"609-615","volume":"34","issue":"4","source":"content.healthaffairs.org","abstract":"With the Affordable Care Act reducing coverage disparities, social factors could prominently determine where and for whom innovations first diffuse in health care markets. Gene expression profiling is a potentially cost-effective innovation that guides chemotherapy decisions in early-stage breast cancer, but adoption has been uneven across the United States. Using a sample of commercially insured women, we evaluated whether income inequality in metropolitan areas was associated with receipt of gene expression profiling during its initial diffusion in 2006–07. In areas with high income inequality, gene expression profiling receipt was higher than elsewhere, but it was associated with a 10.6-percentage-point gap between high- and low-income women. In areas with low rates of income inequality, gene expression profiling receipt was lower, with no significant differences by income. Even among insured women, income inequality may indirectly shape diffusion of gene expression profiling, with benefits accruing to the highest-income patients in the most unequal places. Policies reducing gene expression profiling disparities should address low-inequality areas and, in unequal places, practice settings serving low-income patients.","DOI":"10.1377/hlthaff.2014.1013","ISSN":"0278-2715, 1544-5208","note":"PMID: 25847643","journalAbbreviation":"Health Aff","language":"en","author":[{"family":"Ponce","given":"Ninez A."},{"family":"Ko","given":"Michelle"},{"family":"Liang","given":"Su-Ying"},{"family":"Armstrong","given":"Joanne"},{"family":"Toscano","given":"Michele"},{"family":"Chanfreau-Coffinier","given":"Catherine"},{"family":"Haas","given":"Jennifer S."}],"issued":{"date-parts":[["2015",4,1]]},"PMID":"25847643"}}],"schema":"https://github.com/citation-style-language/schema/raw/master/csl-citation.json"} </w:instrText>
      </w:r>
      <w:r w:rsidR="00693455" w:rsidRPr="00597040">
        <w:rPr>
          <w:rStyle w:val="st"/>
          <w:rFonts w:eastAsia="Times New Roman"/>
          <w:color w:val="000000" w:themeColor="text1"/>
          <w:sz w:val="24"/>
          <w:szCs w:val="24"/>
        </w:rPr>
        <w:fldChar w:fldCharType="separate"/>
      </w:r>
      <w:r w:rsidR="00FC382F" w:rsidRPr="00597040">
        <w:rPr>
          <w:rFonts w:eastAsia="Times New Roman"/>
          <w:sz w:val="24"/>
          <w:vertAlign w:val="superscript"/>
        </w:rPr>
        <w:t>34,35</w:t>
      </w:r>
      <w:r w:rsidR="00693455" w:rsidRPr="00597040">
        <w:rPr>
          <w:rStyle w:val="st"/>
          <w:rFonts w:eastAsia="Times New Roman"/>
          <w:color w:val="000000" w:themeColor="text1"/>
          <w:sz w:val="24"/>
          <w:szCs w:val="24"/>
        </w:rPr>
        <w:fldChar w:fldCharType="end"/>
      </w:r>
    </w:p>
    <w:p w14:paraId="0AAA202A" w14:textId="605291B5" w:rsidR="00D9726A" w:rsidRPr="00597040" w:rsidRDefault="006A16C0" w:rsidP="00A7028C">
      <w:pPr>
        <w:spacing w:line="480" w:lineRule="auto"/>
        <w:ind w:firstLine="720"/>
        <w:rPr>
          <w:rFonts w:eastAsia="Times New Roman"/>
          <w:color w:val="000000" w:themeColor="text1"/>
          <w:sz w:val="24"/>
          <w:szCs w:val="24"/>
        </w:rPr>
      </w:pPr>
      <w:r w:rsidRPr="00597040">
        <w:rPr>
          <w:color w:val="000000" w:themeColor="text1"/>
          <w:sz w:val="24"/>
          <w:szCs w:val="24"/>
        </w:rPr>
        <w:t xml:space="preserve">In conclusion, </w:t>
      </w:r>
      <w:r w:rsidR="00D9726A" w:rsidRPr="00597040">
        <w:rPr>
          <w:rFonts w:eastAsia="Times New Roman"/>
          <w:color w:val="000000" w:themeColor="text1"/>
          <w:sz w:val="24"/>
          <w:szCs w:val="24"/>
          <w:highlight w:val="yellow"/>
        </w:rPr>
        <w:t>several factors contributed to the gain in life expectancy for breast cancer patients.  M</w:t>
      </w:r>
      <w:r w:rsidRPr="00597040">
        <w:rPr>
          <w:color w:val="000000" w:themeColor="text1"/>
          <w:sz w:val="24"/>
          <w:szCs w:val="24"/>
        </w:rPr>
        <w:t xml:space="preserve">ore widespread screening increased the </w:t>
      </w:r>
      <w:r w:rsidR="00BD5F67" w:rsidRPr="00597040">
        <w:rPr>
          <w:color w:val="000000" w:themeColor="text1"/>
          <w:sz w:val="24"/>
          <w:szCs w:val="24"/>
          <w:highlight w:val="yellow"/>
        </w:rPr>
        <w:t>proportion</w:t>
      </w:r>
      <w:r w:rsidRPr="00597040">
        <w:rPr>
          <w:color w:val="000000" w:themeColor="text1"/>
          <w:sz w:val="24"/>
          <w:szCs w:val="24"/>
        </w:rPr>
        <w:t xml:space="preserve"> of small-sized tumors among newly diagnosed breast cancer patients.  At the same time, incremental improvements in medical care reduced the risk of death among breast cancer patients from breast cancer itself. As patients lived longer, they also benefited from advances in </w:t>
      </w:r>
      <w:r w:rsidR="00E80BA5" w:rsidRPr="00597040">
        <w:rPr>
          <w:color w:val="000000" w:themeColor="text1"/>
          <w:sz w:val="24"/>
          <w:szCs w:val="24"/>
          <w:highlight w:val="yellow"/>
        </w:rPr>
        <w:t>treating</w:t>
      </w:r>
      <w:r w:rsidR="00E80BA5" w:rsidRPr="00597040">
        <w:rPr>
          <w:color w:val="000000" w:themeColor="text1"/>
          <w:sz w:val="24"/>
          <w:szCs w:val="24"/>
        </w:rPr>
        <w:t xml:space="preserve"> </w:t>
      </w:r>
      <w:r w:rsidRPr="00597040">
        <w:rPr>
          <w:color w:val="000000" w:themeColor="text1"/>
          <w:sz w:val="24"/>
          <w:szCs w:val="24"/>
        </w:rPr>
        <w:t xml:space="preserve">other diseases, such as </w:t>
      </w:r>
      <w:r w:rsidR="005564FC">
        <w:rPr>
          <w:color w:val="000000" w:themeColor="text1"/>
          <w:sz w:val="24"/>
          <w:szCs w:val="24"/>
        </w:rPr>
        <w:t>CVD</w:t>
      </w:r>
      <w:r w:rsidRPr="00597040">
        <w:rPr>
          <w:color w:val="000000" w:themeColor="text1"/>
          <w:sz w:val="24"/>
          <w:szCs w:val="24"/>
        </w:rPr>
        <w:t xml:space="preserve">.  We apply existing demographic methods to disentangle the precise contribution of earlier detection and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 xml:space="preserve">in breast cancer </w:t>
      </w:r>
      <w:r w:rsidRPr="00597040">
        <w:rPr>
          <w:color w:val="000000" w:themeColor="text1"/>
          <w:sz w:val="24"/>
          <w:szCs w:val="24"/>
        </w:rPr>
        <w:lastRenderedPageBreak/>
        <w:t xml:space="preserve">treatment on the gain in life expectancy, accounting for concurrent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the treatment of other diseases.  Earlier detection contributed to more than one-quarter of the observed gain in life expectancy</w:t>
      </w:r>
      <w:r w:rsidR="00D9726A" w:rsidRPr="00597040">
        <w:rPr>
          <w:color w:val="000000" w:themeColor="text1"/>
          <w:sz w:val="24"/>
          <w:szCs w:val="24"/>
        </w:rPr>
        <w:t xml:space="preserve"> </w:t>
      </w:r>
      <w:r w:rsidR="00D9726A" w:rsidRPr="00597040">
        <w:rPr>
          <w:color w:val="000000" w:themeColor="text1"/>
          <w:sz w:val="24"/>
          <w:szCs w:val="24"/>
          <w:highlight w:val="yellow"/>
        </w:rPr>
        <w:t>(27%)</w:t>
      </w:r>
      <w:r w:rsidRPr="00597040">
        <w:rPr>
          <w:color w:val="000000" w:themeColor="text1"/>
          <w:sz w:val="24"/>
          <w:szCs w:val="24"/>
        </w:rPr>
        <w:t xml:space="preserve">; </w:t>
      </w:r>
      <w:r w:rsidR="00692A42" w:rsidRPr="00597040">
        <w:rPr>
          <w:color w:val="000000" w:themeColor="text1"/>
          <w:sz w:val="24"/>
          <w:szCs w:val="24"/>
          <w:highlight w:val="yellow"/>
        </w:rPr>
        <w:t>advances</w:t>
      </w:r>
      <w:r w:rsidRPr="00597040">
        <w:rPr>
          <w:color w:val="000000" w:themeColor="text1"/>
          <w:sz w:val="24"/>
          <w:szCs w:val="24"/>
          <w:highlight w:val="yellow"/>
        </w:rPr>
        <w:t xml:space="preserve"> </w:t>
      </w:r>
      <w:r w:rsidRPr="00597040">
        <w:rPr>
          <w:color w:val="000000" w:themeColor="text1"/>
          <w:sz w:val="24"/>
          <w:szCs w:val="24"/>
        </w:rPr>
        <w:t>in breast cancer treatment contributed substantially more</w:t>
      </w:r>
      <w:r w:rsidR="00D9726A" w:rsidRPr="00597040">
        <w:rPr>
          <w:color w:val="000000" w:themeColor="text1"/>
          <w:sz w:val="24"/>
          <w:szCs w:val="24"/>
        </w:rPr>
        <w:t xml:space="preserve"> </w:t>
      </w:r>
      <w:r w:rsidR="00D9726A" w:rsidRPr="00597040">
        <w:rPr>
          <w:color w:val="000000" w:themeColor="text1"/>
          <w:sz w:val="24"/>
          <w:szCs w:val="24"/>
          <w:highlight w:val="yellow"/>
        </w:rPr>
        <w:t>(62%)</w:t>
      </w:r>
      <w:r w:rsidR="00E80BA5" w:rsidRPr="00597040">
        <w:rPr>
          <w:color w:val="000000" w:themeColor="text1"/>
          <w:sz w:val="24"/>
          <w:szCs w:val="24"/>
          <w:highlight w:val="yellow"/>
        </w:rPr>
        <w:t>, and advances in treatment of other disease contributed the least</w:t>
      </w:r>
      <w:r w:rsidR="00D9726A" w:rsidRPr="00597040">
        <w:rPr>
          <w:color w:val="000000" w:themeColor="text1"/>
          <w:sz w:val="24"/>
          <w:szCs w:val="24"/>
        </w:rPr>
        <w:t xml:space="preserve"> </w:t>
      </w:r>
      <w:r w:rsidR="00D9726A" w:rsidRPr="00597040">
        <w:rPr>
          <w:color w:val="000000" w:themeColor="text1"/>
          <w:sz w:val="24"/>
          <w:szCs w:val="24"/>
          <w:highlight w:val="yellow"/>
        </w:rPr>
        <w:t>(11%)</w:t>
      </w:r>
      <w:r w:rsidRPr="00597040">
        <w:rPr>
          <w:color w:val="000000" w:themeColor="text1"/>
          <w:sz w:val="24"/>
          <w:szCs w:val="24"/>
        </w:rPr>
        <w:t xml:space="preserve">.  The value of screening is based on the balance of potential benefits of earlier detection and potential harms from overdiagnosis and overtreatment.  </w:t>
      </w:r>
      <w:r w:rsidR="00D9726A" w:rsidRPr="00597040">
        <w:rPr>
          <w:rFonts w:eastAsia="Times New Roman"/>
          <w:color w:val="000000" w:themeColor="text1"/>
          <w:sz w:val="24"/>
          <w:szCs w:val="24"/>
          <w:highlight w:val="yellow"/>
        </w:rPr>
        <w:t>Our study assessed the benefit of early detection on its contribution to the gain in life expectancy.  When the harms are also measured in gains in life expectancy, it will be possible to directly measure the balance of benefits and harms. This common approach may clarify the controversy about whether mammography confers net benefit.</w:t>
      </w:r>
    </w:p>
    <w:p w14:paraId="3BA0B284" w14:textId="77777777" w:rsidR="000549FB" w:rsidRPr="00597040" w:rsidRDefault="00D9726A" w:rsidP="00A7028C">
      <w:pPr>
        <w:rPr>
          <w:rFonts w:eastAsia="Times New Roman"/>
          <w:color w:val="000000" w:themeColor="text1"/>
          <w:sz w:val="24"/>
          <w:szCs w:val="24"/>
        </w:rPr>
      </w:pPr>
      <w:r w:rsidRPr="00597040" w:rsidDel="00D9726A">
        <w:rPr>
          <w:color w:val="000000" w:themeColor="text1"/>
          <w:sz w:val="24"/>
          <w:szCs w:val="24"/>
        </w:rPr>
        <w:t xml:space="preserve"> </w:t>
      </w:r>
      <w:r w:rsidR="000549FB" w:rsidRPr="00597040">
        <w:rPr>
          <w:b/>
          <w:color w:val="000000" w:themeColor="text1"/>
          <w:sz w:val="24"/>
          <w:szCs w:val="24"/>
        </w:rPr>
        <w:br w:type="page"/>
      </w:r>
    </w:p>
    <w:bookmarkEnd w:id="0"/>
    <w:p w14:paraId="1EED41D4" w14:textId="77777777" w:rsidR="008D20E9" w:rsidRPr="00597040" w:rsidRDefault="008D20E9" w:rsidP="008048FF">
      <w:pPr>
        <w:pStyle w:val="Normal1"/>
        <w:rPr>
          <w:color w:val="000000" w:themeColor="text1"/>
          <w:sz w:val="24"/>
          <w:szCs w:val="24"/>
        </w:rPr>
      </w:pPr>
      <w:r w:rsidRPr="00597040">
        <w:rPr>
          <w:b/>
          <w:color w:val="000000" w:themeColor="text1"/>
          <w:sz w:val="24"/>
          <w:szCs w:val="24"/>
        </w:rPr>
        <w:lastRenderedPageBreak/>
        <w:t>Acknowledgements</w:t>
      </w:r>
      <w:r w:rsidRPr="00597040">
        <w:rPr>
          <w:color w:val="000000" w:themeColor="text1"/>
          <w:sz w:val="24"/>
          <w:szCs w:val="24"/>
        </w:rPr>
        <w:t xml:space="preserve">: We thank </w:t>
      </w:r>
      <w:r w:rsidR="0031128D" w:rsidRPr="00597040">
        <w:rPr>
          <w:color w:val="000000" w:themeColor="text1"/>
          <w:sz w:val="24"/>
          <w:szCs w:val="24"/>
        </w:rPr>
        <w:t>Jonathan Skinner</w:t>
      </w:r>
      <w:r w:rsidR="00F87AAC" w:rsidRPr="00597040">
        <w:rPr>
          <w:color w:val="000000" w:themeColor="text1"/>
          <w:sz w:val="24"/>
          <w:szCs w:val="24"/>
        </w:rPr>
        <w:t>, Harold Sox,</w:t>
      </w:r>
      <w:r w:rsidR="00DC7947" w:rsidRPr="00597040">
        <w:rPr>
          <w:color w:val="000000" w:themeColor="text1"/>
          <w:sz w:val="24"/>
          <w:szCs w:val="24"/>
        </w:rPr>
        <w:t xml:space="preserve"> and </w:t>
      </w:r>
      <w:r w:rsidR="00A019D8" w:rsidRPr="00597040">
        <w:rPr>
          <w:color w:val="000000" w:themeColor="text1"/>
          <w:sz w:val="24"/>
          <w:szCs w:val="24"/>
        </w:rPr>
        <w:t>H. Gilbert Welch</w:t>
      </w:r>
      <w:r w:rsidR="00DC7947" w:rsidRPr="00597040">
        <w:rPr>
          <w:color w:val="000000" w:themeColor="text1"/>
          <w:sz w:val="24"/>
          <w:szCs w:val="24"/>
        </w:rPr>
        <w:t xml:space="preserve"> f</w:t>
      </w:r>
      <w:r w:rsidRPr="00597040">
        <w:rPr>
          <w:color w:val="000000" w:themeColor="text1"/>
          <w:sz w:val="24"/>
          <w:szCs w:val="24"/>
        </w:rPr>
        <w:t>or helpful comments and suggestions.</w:t>
      </w:r>
    </w:p>
    <w:p w14:paraId="0F032D9F" w14:textId="77777777" w:rsidR="008D20E9" w:rsidRPr="00597040" w:rsidRDefault="008D20E9" w:rsidP="00BB4E57">
      <w:pPr>
        <w:pStyle w:val="Normal1"/>
        <w:spacing w:line="240" w:lineRule="auto"/>
        <w:rPr>
          <w:color w:val="000000" w:themeColor="text1"/>
          <w:sz w:val="24"/>
          <w:szCs w:val="24"/>
        </w:rPr>
      </w:pPr>
    </w:p>
    <w:p w14:paraId="07F9EACE" w14:textId="21A726D7" w:rsidR="008D20E9" w:rsidRPr="00597040" w:rsidRDefault="008D20E9" w:rsidP="00597040">
      <w:pPr>
        <w:pStyle w:val="Normal1"/>
        <w:rPr>
          <w:color w:val="000000" w:themeColor="text1"/>
          <w:sz w:val="24"/>
          <w:szCs w:val="24"/>
        </w:rPr>
      </w:pPr>
      <w:r w:rsidRPr="00597040">
        <w:rPr>
          <w:b/>
          <w:color w:val="000000" w:themeColor="text1"/>
          <w:sz w:val="24"/>
          <w:szCs w:val="24"/>
        </w:rPr>
        <w:t xml:space="preserve">Funding Statement: </w:t>
      </w:r>
      <w:r w:rsidRPr="00597040">
        <w:rPr>
          <w:color w:val="000000" w:themeColor="text1"/>
          <w:sz w:val="24"/>
          <w:szCs w:val="24"/>
        </w:rPr>
        <w:t>Dr. Soneji was supported by the National Center For Advancing Translational Sciences grant number KL2TR001088</w:t>
      </w:r>
      <w:r w:rsidR="004E1014">
        <w:rPr>
          <w:color w:val="000000" w:themeColor="text1"/>
          <w:sz w:val="24"/>
          <w:szCs w:val="24"/>
        </w:rPr>
        <w:t xml:space="preserve">, </w:t>
      </w:r>
      <w:r w:rsidR="004A3DF9" w:rsidRPr="00597040">
        <w:rPr>
          <w:color w:val="000000" w:themeColor="text1"/>
          <w:sz w:val="24"/>
          <w:szCs w:val="24"/>
        </w:rPr>
        <w:t>the American Lung Association</w:t>
      </w:r>
      <w:r w:rsidR="004E1014">
        <w:rPr>
          <w:color w:val="000000" w:themeColor="text1"/>
          <w:sz w:val="24"/>
          <w:szCs w:val="24"/>
        </w:rPr>
        <w:t xml:space="preserve">, </w:t>
      </w:r>
      <w:r w:rsidR="004E1014" w:rsidRPr="00597040">
        <w:rPr>
          <w:color w:val="000000" w:themeColor="text1"/>
          <w:sz w:val="24"/>
          <w:szCs w:val="24"/>
          <w:highlight w:val="yellow"/>
        </w:rPr>
        <w:t>and the National Cancer Institute grant number R21CA197912</w:t>
      </w:r>
      <w:r w:rsidRPr="00597040">
        <w:rPr>
          <w:color w:val="000000" w:themeColor="text1"/>
          <w:sz w:val="24"/>
          <w:szCs w:val="24"/>
        </w:rPr>
        <w:t xml:space="preserve">.  Dr. </w:t>
      </w:r>
      <w:proofErr w:type="spellStart"/>
      <w:r w:rsidRPr="00597040">
        <w:rPr>
          <w:bCs/>
          <w:color w:val="000000" w:themeColor="text1"/>
          <w:sz w:val="24"/>
          <w:szCs w:val="24"/>
        </w:rPr>
        <w:t>Beltrán</w:t>
      </w:r>
      <w:proofErr w:type="spellEnd"/>
      <w:r w:rsidRPr="00597040">
        <w:rPr>
          <w:bCs/>
          <w:color w:val="000000" w:themeColor="text1"/>
          <w:sz w:val="24"/>
          <w:szCs w:val="24"/>
        </w:rPr>
        <w:t xml:space="preserve">-Sánchez was supported by </w:t>
      </w:r>
      <w:r w:rsidR="00F36A7F" w:rsidRPr="00597040">
        <w:rPr>
          <w:bCs/>
          <w:color w:val="000000" w:themeColor="text1"/>
          <w:sz w:val="24"/>
          <w:szCs w:val="24"/>
        </w:rPr>
        <w:t>the National Institute of Aging (R24HD047873 and P30AG017266)</w:t>
      </w:r>
      <w:r w:rsidRPr="00597040">
        <w:rPr>
          <w:bCs/>
          <w:color w:val="000000" w:themeColor="text1"/>
          <w:sz w:val="24"/>
          <w:szCs w:val="24"/>
        </w:rPr>
        <w:t>.</w:t>
      </w:r>
    </w:p>
    <w:p w14:paraId="19B1A39A" w14:textId="77777777" w:rsidR="008D20E9" w:rsidRPr="00597040" w:rsidRDefault="008D20E9" w:rsidP="00BB4E57">
      <w:pPr>
        <w:pStyle w:val="Normal1"/>
        <w:spacing w:line="240" w:lineRule="auto"/>
        <w:rPr>
          <w:color w:val="000000" w:themeColor="text1"/>
          <w:sz w:val="24"/>
          <w:szCs w:val="24"/>
        </w:rPr>
      </w:pPr>
    </w:p>
    <w:p w14:paraId="4EDDF85A" w14:textId="77777777" w:rsidR="008D20E9" w:rsidRPr="00597040" w:rsidRDefault="008D20E9" w:rsidP="00BD5F67">
      <w:pPr>
        <w:pStyle w:val="Normal1"/>
        <w:spacing w:line="240" w:lineRule="auto"/>
        <w:outlineLvl w:val="0"/>
        <w:rPr>
          <w:color w:val="000000" w:themeColor="text1"/>
          <w:sz w:val="24"/>
          <w:szCs w:val="24"/>
        </w:rPr>
      </w:pPr>
      <w:r w:rsidRPr="00597040">
        <w:rPr>
          <w:b/>
          <w:color w:val="000000" w:themeColor="text1"/>
          <w:sz w:val="24"/>
          <w:szCs w:val="24"/>
        </w:rPr>
        <w:t>Competing Interests Statement</w:t>
      </w:r>
      <w:r w:rsidRPr="00597040">
        <w:rPr>
          <w:color w:val="000000" w:themeColor="text1"/>
          <w:sz w:val="24"/>
          <w:szCs w:val="24"/>
        </w:rPr>
        <w:t xml:space="preserve">: </w:t>
      </w:r>
      <w:r w:rsidR="003640FA" w:rsidRPr="00597040">
        <w:rPr>
          <w:color w:val="000000" w:themeColor="text1"/>
          <w:sz w:val="24"/>
          <w:szCs w:val="24"/>
        </w:rPr>
        <w:t>Both</w:t>
      </w:r>
      <w:r w:rsidRPr="00597040">
        <w:rPr>
          <w:color w:val="000000" w:themeColor="text1"/>
          <w:sz w:val="24"/>
          <w:szCs w:val="24"/>
        </w:rPr>
        <w:t xml:space="preserve"> authors report no potential competing interests.</w:t>
      </w:r>
    </w:p>
    <w:p w14:paraId="348D7162" w14:textId="77777777" w:rsidR="008D20E9" w:rsidRPr="00597040" w:rsidRDefault="008D20E9" w:rsidP="00BB4E57">
      <w:pPr>
        <w:pStyle w:val="Normal1"/>
        <w:spacing w:line="240" w:lineRule="auto"/>
        <w:rPr>
          <w:color w:val="000000" w:themeColor="text1"/>
          <w:sz w:val="24"/>
          <w:szCs w:val="24"/>
        </w:rPr>
      </w:pPr>
    </w:p>
    <w:p w14:paraId="31438A87" w14:textId="77777777" w:rsidR="00BB4E57" w:rsidRPr="00597040" w:rsidRDefault="008D20E9" w:rsidP="00BB4E57">
      <w:pPr>
        <w:pStyle w:val="Normal1"/>
        <w:spacing w:line="240" w:lineRule="auto"/>
        <w:rPr>
          <w:color w:val="000000" w:themeColor="text1"/>
          <w:sz w:val="24"/>
          <w:szCs w:val="24"/>
        </w:rPr>
      </w:pPr>
      <w:proofErr w:type="spellStart"/>
      <w:r w:rsidRPr="00597040">
        <w:rPr>
          <w:b/>
          <w:color w:val="000000" w:themeColor="text1"/>
          <w:sz w:val="24"/>
          <w:szCs w:val="24"/>
        </w:rPr>
        <w:t>Contributorship</w:t>
      </w:r>
      <w:proofErr w:type="spellEnd"/>
      <w:r w:rsidRPr="00597040">
        <w:rPr>
          <w:b/>
          <w:color w:val="000000" w:themeColor="text1"/>
          <w:sz w:val="24"/>
          <w:szCs w:val="24"/>
        </w:rPr>
        <w:t xml:space="preserve"> Statement:  </w:t>
      </w:r>
      <w:r w:rsidRPr="00597040">
        <w:rPr>
          <w:color w:val="000000" w:themeColor="text1"/>
          <w:sz w:val="24"/>
          <w:szCs w:val="24"/>
        </w:rPr>
        <w:t xml:space="preserve">S. Soneji and H.  </w:t>
      </w:r>
      <w:proofErr w:type="spellStart"/>
      <w:r w:rsidRPr="00597040">
        <w:rPr>
          <w:bCs/>
          <w:color w:val="000000" w:themeColor="text1"/>
          <w:sz w:val="24"/>
          <w:szCs w:val="24"/>
        </w:rPr>
        <w:t>Beltrán</w:t>
      </w:r>
      <w:proofErr w:type="spellEnd"/>
      <w:r w:rsidRPr="00597040">
        <w:rPr>
          <w:bCs/>
          <w:color w:val="000000" w:themeColor="text1"/>
          <w:sz w:val="24"/>
          <w:szCs w:val="24"/>
        </w:rPr>
        <w:t xml:space="preserve">-Sánchez </w:t>
      </w:r>
      <w:r w:rsidRPr="00597040">
        <w:rPr>
          <w:color w:val="000000" w:themeColor="text1"/>
          <w:sz w:val="24"/>
          <w:szCs w:val="24"/>
        </w:rPr>
        <w:t xml:space="preserve">were involved in study design, data collection, statistical analysis, and preparation of the article.  </w:t>
      </w:r>
    </w:p>
    <w:p w14:paraId="0726334A" w14:textId="77777777" w:rsidR="00BB4E57" w:rsidRPr="00597040" w:rsidRDefault="00BB4E57">
      <w:pPr>
        <w:rPr>
          <w:color w:val="000000" w:themeColor="text1"/>
          <w:sz w:val="24"/>
          <w:szCs w:val="24"/>
        </w:rPr>
      </w:pPr>
      <w:r w:rsidRPr="00597040">
        <w:rPr>
          <w:color w:val="000000" w:themeColor="text1"/>
          <w:sz w:val="24"/>
          <w:szCs w:val="24"/>
        </w:rPr>
        <w:br w:type="page"/>
      </w:r>
    </w:p>
    <w:p w14:paraId="5F8A53FB" w14:textId="77777777" w:rsidR="008D20E9" w:rsidRPr="00597040" w:rsidRDefault="00BB4E57" w:rsidP="00BD5F67">
      <w:pPr>
        <w:pStyle w:val="Normal1"/>
        <w:spacing w:line="240" w:lineRule="auto"/>
        <w:outlineLvl w:val="0"/>
        <w:rPr>
          <w:color w:val="000000" w:themeColor="text1"/>
          <w:sz w:val="24"/>
          <w:szCs w:val="24"/>
        </w:rPr>
      </w:pPr>
      <w:r w:rsidRPr="00597040">
        <w:rPr>
          <w:b/>
          <w:color w:val="000000" w:themeColor="text1"/>
          <w:sz w:val="24"/>
          <w:szCs w:val="24"/>
        </w:rPr>
        <w:lastRenderedPageBreak/>
        <w:t>References</w:t>
      </w:r>
    </w:p>
    <w:p w14:paraId="14244722" w14:textId="7DEACC68" w:rsidR="00FC382F" w:rsidRPr="00597040" w:rsidRDefault="007C60E3" w:rsidP="00597040">
      <w:pPr>
        <w:pStyle w:val="Bibliography"/>
      </w:pPr>
      <w:r w:rsidRPr="00597040">
        <w:fldChar w:fldCharType="begin"/>
      </w:r>
      <w:r w:rsidR="00FC382F">
        <w:instrText xml:space="preserve"> ADDIN ZOTERO_BIBL {"custom":[]} CSL_BIBLIOGRAPHY </w:instrText>
      </w:r>
      <w:r w:rsidRPr="00597040">
        <w:fldChar w:fldCharType="separate"/>
      </w:r>
      <w:r w:rsidR="00FC382F" w:rsidRPr="00597040">
        <w:t xml:space="preserve">1. </w:t>
      </w:r>
      <w:r w:rsidR="00FC382F" w:rsidRPr="00597040">
        <w:tab/>
        <w:t xml:space="preserve">Berry DA, Cronin KA, Plevritis SK, et al. Effect of Screening and Adjuvant Therapy on Mortality from Breast Cancer. </w:t>
      </w:r>
      <w:r w:rsidR="00FC382F" w:rsidRPr="00597040">
        <w:rPr>
          <w:i/>
          <w:iCs/>
        </w:rPr>
        <w:t xml:space="preserve">N </w:t>
      </w:r>
      <w:proofErr w:type="spellStart"/>
      <w:r w:rsidR="00FC382F" w:rsidRPr="00597040">
        <w:rPr>
          <w:i/>
          <w:iCs/>
        </w:rPr>
        <w:t>Engl</w:t>
      </w:r>
      <w:proofErr w:type="spellEnd"/>
      <w:r w:rsidR="00FC382F" w:rsidRPr="00597040">
        <w:rPr>
          <w:i/>
          <w:iCs/>
        </w:rPr>
        <w:t xml:space="preserve"> J Med</w:t>
      </w:r>
      <w:r w:rsidR="00FC382F" w:rsidRPr="00597040">
        <w:t>. 2005;353(17):1784-1792. doi:10.1056/NEJMoa050518.</w:t>
      </w:r>
    </w:p>
    <w:p w14:paraId="4EC9AE94" w14:textId="77777777" w:rsidR="00FC382F" w:rsidRPr="00597040" w:rsidRDefault="00FC382F" w:rsidP="00597040">
      <w:pPr>
        <w:pStyle w:val="Bibliography"/>
      </w:pPr>
      <w:r w:rsidRPr="00597040">
        <w:t xml:space="preserve">2. </w:t>
      </w:r>
      <w:r w:rsidRPr="00597040">
        <w:tab/>
        <w:t xml:space="preserve">Nelson HD, Tyne K, </w:t>
      </w:r>
      <w:proofErr w:type="spellStart"/>
      <w:r w:rsidRPr="00597040">
        <w:t>Naik</w:t>
      </w:r>
      <w:proofErr w:type="spellEnd"/>
      <w:r w:rsidRPr="00597040">
        <w:t xml:space="preserve"> A, </w:t>
      </w:r>
      <w:proofErr w:type="spellStart"/>
      <w:r w:rsidRPr="00597040">
        <w:t>Bougatsos</w:t>
      </w:r>
      <w:proofErr w:type="spellEnd"/>
      <w:r w:rsidRPr="00597040">
        <w:t xml:space="preserve"> C, Chan BK, Humphrey L. Screening for Breast Cancer: An Update for the U.S. Preventive Services Task Force. </w:t>
      </w:r>
      <w:r w:rsidRPr="00597040">
        <w:rPr>
          <w:i/>
          <w:iCs/>
        </w:rPr>
        <w:t>Ann Intern Med</w:t>
      </w:r>
      <w:r w:rsidRPr="00597040">
        <w:t>. 2009;151(10):727-737. doi:10.7326/0003-4819-151-10-200911170-00009.</w:t>
      </w:r>
    </w:p>
    <w:p w14:paraId="2A3B4BB1" w14:textId="77777777" w:rsidR="00FC382F" w:rsidRPr="00597040" w:rsidRDefault="00FC382F" w:rsidP="00597040">
      <w:pPr>
        <w:pStyle w:val="Bibliography"/>
      </w:pPr>
      <w:r w:rsidRPr="00597040">
        <w:t xml:space="preserve">3. </w:t>
      </w:r>
      <w:r w:rsidRPr="00597040">
        <w:tab/>
      </w:r>
      <w:proofErr w:type="spellStart"/>
      <w:r w:rsidRPr="00597040">
        <w:t>Kopans</w:t>
      </w:r>
      <w:proofErr w:type="spellEnd"/>
      <w:r w:rsidRPr="00597040">
        <w:t xml:space="preserve"> DB. The 2009 U.S. Preventive Services Task Force Guidelines Ignore Important Scientific Evidence and Should Be Revised or Withdrawn. </w:t>
      </w:r>
      <w:r w:rsidRPr="00597040">
        <w:rPr>
          <w:i/>
          <w:iCs/>
        </w:rPr>
        <w:t>Radiology</w:t>
      </w:r>
      <w:r w:rsidRPr="00597040">
        <w:t>. 2010;256(1):15-20. doi:10.1148/radiol.10100057.</w:t>
      </w:r>
    </w:p>
    <w:p w14:paraId="3FD39CAB" w14:textId="77777777" w:rsidR="00FC382F" w:rsidRPr="00597040" w:rsidRDefault="00FC382F" w:rsidP="00597040">
      <w:pPr>
        <w:pStyle w:val="Bibliography"/>
      </w:pPr>
      <w:r w:rsidRPr="00597040">
        <w:t xml:space="preserve">4. </w:t>
      </w:r>
      <w:r w:rsidRPr="00597040">
        <w:tab/>
      </w:r>
      <w:proofErr w:type="spellStart"/>
      <w:r w:rsidRPr="00597040">
        <w:t>Petitti</w:t>
      </w:r>
      <w:proofErr w:type="spellEnd"/>
      <w:r w:rsidRPr="00597040">
        <w:t xml:space="preserve"> DB, </w:t>
      </w:r>
      <w:proofErr w:type="spellStart"/>
      <w:r w:rsidRPr="00597040">
        <w:t>Calonge</w:t>
      </w:r>
      <w:proofErr w:type="spellEnd"/>
      <w:r w:rsidRPr="00597040">
        <w:t xml:space="preserve"> N, </w:t>
      </w:r>
      <w:proofErr w:type="spellStart"/>
      <w:r w:rsidRPr="00597040">
        <w:t>LeFevre</w:t>
      </w:r>
      <w:proofErr w:type="spellEnd"/>
      <w:r w:rsidRPr="00597040">
        <w:t xml:space="preserve"> ML, </w:t>
      </w:r>
      <w:proofErr w:type="spellStart"/>
      <w:r w:rsidRPr="00597040">
        <w:t>Melnyk</w:t>
      </w:r>
      <w:proofErr w:type="spellEnd"/>
      <w:r w:rsidRPr="00597040">
        <w:t xml:space="preserve"> BM, Wilt TJ, Schwartz JS. Breast Cancer Screening: From Science to Recommendation. </w:t>
      </w:r>
      <w:r w:rsidRPr="00597040">
        <w:rPr>
          <w:i/>
          <w:iCs/>
        </w:rPr>
        <w:t>Radiology</w:t>
      </w:r>
      <w:r w:rsidRPr="00597040">
        <w:t>. 2010;256(1):8-14. doi:10.1148/radiol.10100559.</w:t>
      </w:r>
    </w:p>
    <w:p w14:paraId="342E1E05" w14:textId="77777777" w:rsidR="00FC382F" w:rsidRPr="00597040" w:rsidRDefault="00FC382F" w:rsidP="00597040">
      <w:pPr>
        <w:pStyle w:val="Bibliography"/>
      </w:pPr>
      <w:r w:rsidRPr="00597040">
        <w:t xml:space="preserve">5. </w:t>
      </w:r>
      <w:r w:rsidRPr="00597040">
        <w:tab/>
      </w:r>
      <w:proofErr w:type="spellStart"/>
      <w:r w:rsidRPr="00597040">
        <w:t>Gotzsche</w:t>
      </w:r>
      <w:proofErr w:type="spellEnd"/>
      <w:r w:rsidRPr="00597040">
        <w:t xml:space="preserve"> PC M. D., Heath I, </w:t>
      </w:r>
      <w:proofErr w:type="spellStart"/>
      <w:r w:rsidRPr="00597040">
        <w:t>Visco</w:t>
      </w:r>
      <w:proofErr w:type="spellEnd"/>
      <w:r w:rsidRPr="00597040">
        <w:t xml:space="preserve"> F. </w:t>
      </w:r>
      <w:r w:rsidRPr="00597040">
        <w:rPr>
          <w:i/>
          <w:iCs/>
        </w:rPr>
        <w:t>Mammography Screening: Truth, Lies and Controversy</w:t>
      </w:r>
      <w:r w:rsidRPr="00597040">
        <w:t>. 1 edition. London ; New York: Radcliffe Medical PR; 2012.</w:t>
      </w:r>
    </w:p>
    <w:p w14:paraId="68426DBF" w14:textId="77777777" w:rsidR="00FC382F" w:rsidRPr="00597040" w:rsidRDefault="00FC382F" w:rsidP="00597040">
      <w:pPr>
        <w:pStyle w:val="Bibliography"/>
      </w:pPr>
      <w:r w:rsidRPr="00597040">
        <w:t xml:space="preserve">6. </w:t>
      </w:r>
      <w:r w:rsidRPr="00597040">
        <w:tab/>
        <w:t xml:space="preserve">Berry D. Breast cancer screening: Controversy of impact. </w:t>
      </w:r>
      <w:r w:rsidRPr="00597040">
        <w:rPr>
          <w:i/>
          <w:iCs/>
        </w:rPr>
        <w:t>Breast</w:t>
      </w:r>
      <w:r w:rsidRPr="00597040">
        <w:t>. 2013;22(0 2):S73-S76. doi:10.1016/j.breast.2013.07.013.</w:t>
      </w:r>
    </w:p>
    <w:p w14:paraId="5779209C" w14:textId="77777777" w:rsidR="00FC382F" w:rsidRPr="00597040" w:rsidRDefault="00FC382F" w:rsidP="00597040">
      <w:pPr>
        <w:pStyle w:val="Bibliography"/>
      </w:pPr>
      <w:r w:rsidRPr="00597040">
        <w:t xml:space="preserve">7. </w:t>
      </w:r>
      <w:r w:rsidRPr="00597040">
        <w:tab/>
        <w:t xml:space="preserve">Miller AB, Wall C, Baines CJ, Sun P, To T, </w:t>
      </w:r>
      <w:proofErr w:type="spellStart"/>
      <w:r w:rsidRPr="00597040">
        <w:t>Narod</w:t>
      </w:r>
      <w:proofErr w:type="spellEnd"/>
      <w:r w:rsidRPr="00597040">
        <w:t xml:space="preserve"> SA. Twenty five year follow-up for breast cancer incidence and mortality of the Canadian National Breast Screening Study: </w:t>
      </w:r>
      <w:proofErr w:type="spellStart"/>
      <w:r w:rsidRPr="00597040">
        <w:t>randomised</w:t>
      </w:r>
      <w:proofErr w:type="spellEnd"/>
      <w:r w:rsidRPr="00597040">
        <w:t xml:space="preserve"> screening trial. </w:t>
      </w:r>
      <w:r w:rsidRPr="00597040">
        <w:rPr>
          <w:i/>
          <w:iCs/>
        </w:rPr>
        <w:t>BMJ</w:t>
      </w:r>
      <w:r w:rsidRPr="00597040">
        <w:t>. 2014;348:g366. doi:10.1136/bmj.g366.</w:t>
      </w:r>
    </w:p>
    <w:p w14:paraId="5CE4F3E9" w14:textId="77777777" w:rsidR="00FC382F" w:rsidRPr="00597040" w:rsidRDefault="00FC382F" w:rsidP="00597040">
      <w:pPr>
        <w:pStyle w:val="Bibliography"/>
      </w:pPr>
      <w:r w:rsidRPr="00597040">
        <w:t xml:space="preserve">8. </w:t>
      </w:r>
      <w:r w:rsidRPr="00597040">
        <w:tab/>
        <w:t xml:space="preserve">Harding C, </w:t>
      </w:r>
      <w:proofErr w:type="spellStart"/>
      <w:r w:rsidRPr="00597040">
        <w:t>Pompei</w:t>
      </w:r>
      <w:proofErr w:type="spellEnd"/>
      <w:r w:rsidRPr="00597040">
        <w:t xml:space="preserve"> F, </w:t>
      </w:r>
      <w:proofErr w:type="spellStart"/>
      <w:r w:rsidRPr="00597040">
        <w:t>Burmistrov</w:t>
      </w:r>
      <w:proofErr w:type="spellEnd"/>
      <w:r w:rsidRPr="00597040">
        <w:t xml:space="preserve"> D, Welch H, </w:t>
      </w:r>
      <w:proofErr w:type="spellStart"/>
      <w:r w:rsidRPr="00597040">
        <w:t>Abebe</w:t>
      </w:r>
      <w:proofErr w:type="spellEnd"/>
      <w:r w:rsidRPr="00597040">
        <w:t xml:space="preserve"> R, Wilson R. Breast cancer screening, incidence, and mortality across US counties. </w:t>
      </w:r>
      <w:r w:rsidRPr="00597040">
        <w:rPr>
          <w:i/>
          <w:iCs/>
        </w:rPr>
        <w:t>JAMA Intern Med</w:t>
      </w:r>
      <w:r w:rsidRPr="00597040">
        <w:t>. 2015;175(9):1483-1489. doi:10.1001/jamainternmed.2015.3043.</w:t>
      </w:r>
    </w:p>
    <w:p w14:paraId="566E196B" w14:textId="77777777" w:rsidR="00FC382F" w:rsidRPr="00597040" w:rsidRDefault="00FC382F" w:rsidP="00597040">
      <w:pPr>
        <w:pStyle w:val="Bibliography"/>
      </w:pPr>
      <w:r w:rsidRPr="00597040">
        <w:t xml:space="preserve">9. </w:t>
      </w:r>
      <w:r w:rsidRPr="00597040">
        <w:tab/>
        <w:t xml:space="preserve">Myers ER, Moorman P, </w:t>
      </w:r>
      <w:proofErr w:type="spellStart"/>
      <w:r w:rsidRPr="00597040">
        <w:t>Gierisch</w:t>
      </w:r>
      <w:proofErr w:type="spellEnd"/>
      <w:r w:rsidRPr="00597040">
        <w:t xml:space="preserve"> JM, et al. Benefits and harms of breast cancer screening: A systematic review. </w:t>
      </w:r>
      <w:r w:rsidRPr="00597040">
        <w:rPr>
          <w:i/>
          <w:iCs/>
        </w:rPr>
        <w:t>JAMA</w:t>
      </w:r>
      <w:r w:rsidRPr="00597040">
        <w:t>. 2015;314(15):1615-1634. doi:10.1001/jama.2015.13183.</w:t>
      </w:r>
    </w:p>
    <w:p w14:paraId="58D20DAA" w14:textId="77777777" w:rsidR="00FC382F" w:rsidRPr="00597040" w:rsidRDefault="00FC382F" w:rsidP="00597040">
      <w:pPr>
        <w:pStyle w:val="Bibliography"/>
      </w:pPr>
      <w:r w:rsidRPr="00597040">
        <w:t xml:space="preserve">10. </w:t>
      </w:r>
      <w:r w:rsidRPr="00597040">
        <w:tab/>
        <w:t xml:space="preserve">Myers ER, Moorman P, </w:t>
      </w:r>
      <w:proofErr w:type="spellStart"/>
      <w:r w:rsidRPr="00597040">
        <w:t>Gierisch</w:t>
      </w:r>
      <w:proofErr w:type="spellEnd"/>
      <w:r w:rsidRPr="00597040">
        <w:t xml:space="preserve"> JM, et al. Benefits and harms of breast cancer screening: A systematic review. </w:t>
      </w:r>
      <w:r w:rsidRPr="00597040">
        <w:rPr>
          <w:i/>
          <w:iCs/>
        </w:rPr>
        <w:t>JAMA</w:t>
      </w:r>
      <w:r w:rsidRPr="00597040">
        <w:t>. 2015;314(15):1615-1634. doi:10.1001/jama.2015.13183.</w:t>
      </w:r>
    </w:p>
    <w:p w14:paraId="0D630CE6" w14:textId="77777777" w:rsidR="00FC382F" w:rsidRPr="00597040" w:rsidRDefault="00FC382F" w:rsidP="00597040">
      <w:pPr>
        <w:pStyle w:val="Bibliography"/>
      </w:pPr>
      <w:r w:rsidRPr="00597040">
        <w:t xml:space="preserve">11. </w:t>
      </w:r>
      <w:r w:rsidRPr="00597040">
        <w:tab/>
        <w:t xml:space="preserve">Sun E, Jena AB, </w:t>
      </w:r>
      <w:proofErr w:type="spellStart"/>
      <w:r w:rsidRPr="00597040">
        <w:t>Lakdawalla</w:t>
      </w:r>
      <w:proofErr w:type="spellEnd"/>
      <w:r w:rsidRPr="00597040">
        <w:t xml:space="preserve"> D, Reyes C, </w:t>
      </w:r>
      <w:proofErr w:type="spellStart"/>
      <w:r w:rsidRPr="00597040">
        <w:t>Philipson</w:t>
      </w:r>
      <w:proofErr w:type="spellEnd"/>
      <w:r w:rsidRPr="00597040">
        <w:t xml:space="preserve"> TJ, Goldman D. The Contributions of Improved Therapy and Earlier Detection to Cancer Survival Gains, 1988-2000. </w:t>
      </w:r>
      <w:r w:rsidRPr="00597040">
        <w:rPr>
          <w:i/>
          <w:iCs/>
        </w:rPr>
        <w:t>Forum Health Econ Policy</w:t>
      </w:r>
      <w:r w:rsidRPr="00597040">
        <w:t>. 2010;13(2).</w:t>
      </w:r>
    </w:p>
    <w:p w14:paraId="2BF29ABD" w14:textId="77777777" w:rsidR="00FC382F" w:rsidRPr="00597040" w:rsidRDefault="00FC382F" w:rsidP="00597040">
      <w:pPr>
        <w:pStyle w:val="Bibliography"/>
      </w:pPr>
      <w:r w:rsidRPr="00597040">
        <w:t xml:space="preserve">12. </w:t>
      </w:r>
      <w:r w:rsidRPr="00597040">
        <w:tab/>
        <w:t xml:space="preserve">Park J-H, Anderson WF, Gail MH. Improvements in US Breast Cancer Survival and Proportion Explained by Tumor Size and Estrogen-Receptor Status. </w:t>
      </w:r>
      <w:r w:rsidRPr="00597040">
        <w:rPr>
          <w:i/>
          <w:iCs/>
        </w:rPr>
        <w:t xml:space="preserve">J </w:t>
      </w:r>
      <w:proofErr w:type="spellStart"/>
      <w:r w:rsidRPr="00597040">
        <w:rPr>
          <w:i/>
          <w:iCs/>
        </w:rPr>
        <w:t>Clin</w:t>
      </w:r>
      <w:proofErr w:type="spellEnd"/>
      <w:r w:rsidRPr="00597040">
        <w:rPr>
          <w:i/>
          <w:iCs/>
        </w:rPr>
        <w:t xml:space="preserve"> </w:t>
      </w:r>
      <w:proofErr w:type="spellStart"/>
      <w:r w:rsidRPr="00597040">
        <w:rPr>
          <w:i/>
          <w:iCs/>
        </w:rPr>
        <w:t>Oncol</w:t>
      </w:r>
      <w:proofErr w:type="spellEnd"/>
      <w:r w:rsidRPr="00597040">
        <w:t>. July 2015:JCO.2014.59.9191. doi:10.1200/JCO.2014.59.9191.</w:t>
      </w:r>
    </w:p>
    <w:p w14:paraId="15270D91" w14:textId="77777777" w:rsidR="00FC382F" w:rsidRPr="00597040" w:rsidRDefault="00FC382F" w:rsidP="00597040">
      <w:pPr>
        <w:pStyle w:val="Bibliography"/>
      </w:pPr>
      <w:r w:rsidRPr="00597040">
        <w:t xml:space="preserve">13. </w:t>
      </w:r>
      <w:r w:rsidRPr="00597040">
        <w:tab/>
      </w:r>
      <w:proofErr w:type="spellStart"/>
      <w:r w:rsidRPr="00597040">
        <w:t>Helvie</w:t>
      </w:r>
      <w:proofErr w:type="spellEnd"/>
      <w:r w:rsidRPr="00597040">
        <w:t xml:space="preserve"> MA. Digital Mammography Imaging: Breast </w:t>
      </w:r>
      <w:proofErr w:type="spellStart"/>
      <w:r w:rsidRPr="00597040">
        <w:t>Tomosynthesis</w:t>
      </w:r>
      <w:proofErr w:type="spellEnd"/>
      <w:r w:rsidRPr="00597040">
        <w:t xml:space="preserve"> and Advanced Applications. </w:t>
      </w:r>
      <w:proofErr w:type="spellStart"/>
      <w:r w:rsidRPr="00597040">
        <w:rPr>
          <w:i/>
          <w:iCs/>
        </w:rPr>
        <w:t>Radiol</w:t>
      </w:r>
      <w:proofErr w:type="spellEnd"/>
      <w:r w:rsidRPr="00597040">
        <w:rPr>
          <w:i/>
          <w:iCs/>
        </w:rPr>
        <w:t xml:space="preserve"> </w:t>
      </w:r>
      <w:proofErr w:type="spellStart"/>
      <w:r w:rsidRPr="00597040">
        <w:rPr>
          <w:i/>
          <w:iCs/>
        </w:rPr>
        <w:t>Clin</w:t>
      </w:r>
      <w:proofErr w:type="spellEnd"/>
      <w:r w:rsidRPr="00597040">
        <w:rPr>
          <w:i/>
          <w:iCs/>
        </w:rPr>
        <w:t xml:space="preserve"> North Am</w:t>
      </w:r>
      <w:r w:rsidRPr="00597040">
        <w:t>. 2010;48(5):917-929. doi:10.1016/j.rcl.2010.06.009.</w:t>
      </w:r>
    </w:p>
    <w:p w14:paraId="16404367" w14:textId="77777777" w:rsidR="00FC382F" w:rsidRPr="00597040" w:rsidRDefault="00FC382F" w:rsidP="00597040">
      <w:pPr>
        <w:pStyle w:val="Bibliography"/>
      </w:pPr>
      <w:r w:rsidRPr="00597040">
        <w:t xml:space="preserve">14. </w:t>
      </w:r>
      <w:r w:rsidRPr="00597040">
        <w:tab/>
        <w:t xml:space="preserve">Consensus statement: treatment of early-stage breast cancer. National Institutes of Health Consensus Development Panel. </w:t>
      </w:r>
      <w:r w:rsidRPr="00597040">
        <w:rPr>
          <w:i/>
          <w:iCs/>
        </w:rPr>
        <w:t xml:space="preserve">J </w:t>
      </w:r>
      <w:proofErr w:type="spellStart"/>
      <w:r w:rsidRPr="00597040">
        <w:rPr>
          <w:i/>
          <w:iCs/>
        </w:rPr>
        <w:t>Natl</w:t>
      </w:r>
      <w:proofErr w:type="spellEnd"/>
      <w:r w:rsidRPr="00597040">
        <w:rPr>
          <w:i/>
          <w:iCs/>
        </w:rPr>
        <w:t xml:space="preserve"> Cancer </w:t>
      </w:r>
      <w:proofErr w:type="spellStart"/>
      <w:r w:rsidRPr="00597040">
        <w:rPr>
          <w:i/>
          <w:iCs/>
        </w:rPr>
        <w:t>Inst</w:t>
      </w:r>
      <w:proofErr w:type="spellEnd"/>
      <w:r w:rsidRPr="00597040">
        <w:rPr>
          <w:i/>
          <w:iCs/>
        </w:rPr>
        <w:t xml:space="preserve"> </w:t>
      </w:r>
      <w:proofErr w:type="spellStart"/>
      <w:r w:rsidRPr="00597040">
        <w:rPr>
          <w:i/>
          <w:iCs/>
        </w:rPr>
        <w:t>Monogr</w:t>
      </w:r>
      <w:proofErr w:type="spellEnd"/>
      <w:r w:rsidRPr="00597040">
        <w:t>. 1992;(11):1-5.</w:t>
      </w:r>
    </w:p>
    <w:p w14:paraId="3A668416" w14:textId="77777777" w:rsidR="00FC382F" w:rsidRPr="00597040" w:rsidRDefault="00FC382F" w:rsidP="00597040">
      <w:pPr>
        <w:pStyle w:val="Bibliography"/>
      </w:pPr>
      <w:r w:rsidRPr="00597040">
        <w:lastRenderedPageBreak/>
        <w:t xml:space="preserve">15. </w:t>
      </w:r>
      <w:r w:rsidRPr="00597040">
        <w:tab/>
        <w:t xml:space="preserve">Fisher B, </w:t>
      </w:r>
      <w:proofErr w:type="spellStart"/>
      <w:r w:rsidRPr="00597040">
        <w:t>Costantino</w:t>
      </w:r>
      <w:proofErr w:type="spellEnd"/>
      <w:r w:rsidRPr="00597040">
        <w:t xml:space="preserve"> JP, </w:t>
      </w:r>
      <w:proofErr w:type="spellStart"/>
      <w:r w:rsidRPr="00597040">
        <w:t>Wickerham</w:t>
      </w:r>
      <w:proofErr w:type="spellEnd"/>
      <w:r w:rsidRPr="00597040">
        <w:t xml:space="preserve"> DL, et al. </w:t>
      </w:r>
      <w:proofErr w:type="spellStart"/>
      <w:r w:rsidRPr="00597040">
        <w:t>Tamoxifen</w:t>
      </w:r>
      <w:proofErr w:type="spellEnd"/>
      <w:r w:rsidRPr="00597040">
        <w:t xml:space="preserve"> for Prevention of Breast Cancer: Report of the National Surgical Adjuvant Breast and Bowel Project P-1 Study. </w:t>
      </w:r>
      <w:r w:rsidRPr="00597040">
        <w:rPr>
          <w:i/>
          <w:iCs/>
        </w:rPr>
        <w:t xml:space="preserve">J </w:t>
      </w:r>
      <w:proofErr w:type="spellStart"/>
      <w:r w:rsidRPr="00597040">
        <w:rPr>
          <w:i/>
          <w:iCs/>
        </w:rPr>
        <w:t>Natl</w:t>
      </w:r>
      <w:proofErr w:type="spellEnd"/>
      <w:r w:rsidRPr="00597040">
        <w:rPr>
          <w:i/>
          <w:iCs/>
        </w:rPr>
        <w:t xml:space="preserve"> Cancer Inst</w:t>
      </w:r>
      <w:r w:rsidRPr="00597040">
        <w:t>. 1998;90(18):1371-1388. doi:10.1093/</w:t>
      </w:r>
      <w:proofErr w:type="spellStart"/>
      <w:r w:rsidRPr="00597040">
        <w:t>jnci</w:t>
      </w:r>
      <w:proofErr w:type="spellEnd"/>
      <w:r w:rsidRPr="00597040">
        <w:t>/90.18.1371.</w:t>
      </w:r>
    </w:p>
    <w:p w14:paraId="09E60647" w14:textId="77777777" w:rsidR="00FC382F" w:rsidRPr="00597040" w:rsidRDefault="00FC382F" w:rsidP="00597040">
      <w:pPr>
        <w:pStyle w:val="Bibliography"/>
      </w:pPr>
      <w:r w:rsidRPr="00597040">
        <w:t xml:space="preserve">16. </w:t>
      </w:r>
      <w:r w:rsidRPr="00597040">
        <w:tab/>
        <w:t xml:space="preserve">Chu KC, Miller BA, </w:t>
      </w:r>
      <w:proofErr w:type="spellStart"/>
      <w:r w:rsidRPr="00597040">
        <w:t>Feuer</w:t>
      </w:r>
      <w:proofErr w:type="spellEnd"/>
      <w:r w:rsidRPr="00597040">
        <w:t xml:space="preserve"> EJ, </w:t>
      </w:r>
      <w:proofErr w:type="spellStart"/>
      <w:r w:rsidRPr="00597040">
        <w:t>Hankey</w:t>
      </w:r>
      <w:proofErr w:type="spellEnd"/>
      <w:r w:rsidRPr="00597040">
        <w:t xml:space="preserve"> BF. A method for partitioning cancer mortality trends by factors associated with diagnosis: an application to female breast cancer. </w:t>
      </w:r>
      <w:r w:rsidRPr="00597040">
        <w:rPr>
          <w:i/>
          <w:iCs/>
        </w:rPr>
        <w:t xml:space="preserve">J </w:t>
      </w:r>
      <w:proofErr w:type="spellStart"/>
      <w:r w:rsidRPr="00597040">
        <w:rPr>
          <w:i/>
          <w:iCs/>
        </w:rPr>
        <w:t>Clin</w:t>
      </w:r>
      <w:proofErr w:type="spellEnd"/>
      <w:r w:rsidRPr="00597040">
        <w:rPr>
          <w:i/>
          <w:iCs/>
        </w:rPr>
        <w:t xml:space="preserve"> </w:t>
      </w:r>
      <w:proofErr w:type="spellStart"/>
      <w:r w:rsidRPr="00597040">
        <w:rPr>
          <w:i/>
          <w:iCs/>
        </w:rPr>
        <w:t>Epidemiol</w:t>
      </w:r>
      <w:proofErr w:type="spellEnd"/>
      <w:r w:rsidRPr="00597040">
        <w:t>. 1994;47(12):1451-1461.</w:t>
      </w:r>
    </w:p>
    <w:p w14:paraId="588B93CE" w14:textId="77777777" w:rsidR="00FC382F" w:rsidRPr="00597040" w:rsidRDefault="00FC382F" w:rsidP="00597040">
      <w:pPr>
        <w:pStyle w:val="Bibliography"/>
      </w:pPr>
      <w:r w:rsidRPr="00597040">
        <w:t xml:space="preserve">17. </w:t>
      </w:r>
      <w:r w:rsidRPr="00597040">
        <w:tab/>
        <w:t xml:space="preserve">Chu KC, </w:t>
      </w:r>
      <w:proofErr w:type="spellStart"/>
      <w:r w:rsidRPr="00597040">
        <w:t>Tarone</w:t>
      </w:r>
      <w:proofErr w:type="spellEnd"/>
      <w:r w:rsidRPr="00597040">
        <w:t xml:space="preserve"> RE, Freeman HP. Trends in prostate cancer mortality among black men and white men in the United States. </w:t>
      </w:r>
      <w:r w:rsidRPr="00597040">
        <w:rPr>
          <w:i/>
          <w:iCs/>
        </w:rPr>
        <w:t>Cancer</w:t>
      </w:r>
      <w:r w:rsidRPr="00597040">
        <w:t>. 2003;97(6):1507-1516. doi:10.1002/cncr.11212.</w:t>
      </w:r>
    </w:p>
    <w:p w14:paraId="7DB220A5" w14:textId="77777777" w:rsidR="00FC382F" w:rsidRPr="00597040" w:rsidRDefault="00FC382F" w:rsidP="00597040">
      <w:pPr>
        <w:pStyle w:val="Bibliography"/>
      </w:pPr>
      <w:r w:rsidRPr="00597040">
        <w:t xml:space="preserve">18. </w:t>
      </w:r>
      <w:r w:rsidRPr="00597040">
        <w:tab/>
        <w:t xml:space="preserve">Kitagawa EM. Components of a Difference Between Two Rates*. </w:t>
      </w:r>
      <w:r w:rsidRPr="00597040">
        <w:rPr>
          <w:i/>
          <w:iCs/>
        </w:rPr>
        <w:t>J Am Stat Assoc</w:t>
      </w:r>
      <w:r w:rsidRPr="00597040">
        <w:t>. 1955;50(272):1168-1194. doi:10.1080/01621459.1955.10501299.</w:t>
      </w:r>
    </w:p>
    <w:p w14:paraId="359B5FD7" w14:textId="77777777" w:rsidR="00FC382F" w:rsidRPr="00597040" w:rsidRDefault="00FC382F" w:rsidP="00597040">
      <w:pPr>
        <w:pStyle w:val="Bibliography"/>
      </w:pPr>
      <w:r w:rsidRPr="00597040">
        <w:t xml:space="preserve">19. </w:t>
      </w:r>
      <w:r w:rsidRPr="00597040">
        <w:tab/>
      </w:r>
      <w:proofErr w:type="spellStart"/>
      <w:r w:rsidRPr="00597040">
        <w:t>Beltrán</w:t>
      </w:r>
      <w:proofErr w:type="spellEnd"/>
      <w:r w:rsidRPr="00597040">
        <w:t xml:space="preserve">-Sánchez H, Preston SH, </w:t>
      </w:r>
      <w:proofErr w:type="spellStart"/>
      <w:r w:rsidRPr="00597040">
        <w:t>Canudas-Romo</w:t>
      </w:r>
      <w:proofErr w:type="spellEnd"/>
      <w:r w:rsidRPr="00597040">
        <w:t xml:space="preserve"> V. An integrated approach to cause-of-death analysis: cause-deleted life tables and decompositions of life expectancy. </w:t>
      </w:r>
      <w:proofErr w:type="spellStart"/>
      <w:r w:rsidRPr="00597040">
        <w:rPr>
          <w:i/>
          <w:iCs/>
        </w:rPr>
        <w:t>Demogr</w:t>
      </w:r>
      <w:proofErr w:type="spellEnd"/>
      <w:r w:rsidRPr="00597040">
        <w:rPr>
          <w:i/>
          <w:iCs/>
        </w:rPr>
        <w:t xml:space="preserve"> Res</w:t>
      </w:r>
      <w:r w:rsidRPr="00597040">
        <w:t>. 2008;19:1323-1350. doi:10.4054/DemRes.2008.19.35.</w:t>
      </w:r>
    </w:p>
    <w:p w14:paraId="24B8855D" w14:textId="77777777" w:rsidR="00FC382F" w:rsidRPr="00597040" w:rsidRDefault="00FC382F" w:rsidP="00597040">
      <w:pPr>
        <w:pStyle w:val="Bibliography"/>
      </w:pPr>
      <w:r w:rsidRPr="00597040">
        <w:t xml:space="preserve">20. </w:t>
      </w:r>
      <w:r w:rsidRPr="00597040">
        <w:tab/>
        <w:t xml:space="preserve">Marcus PM, </w:t>
      </w:r>
      <w:proofErr w:type="spellStart"/>
      <w:r w:rsidRPr="00597040">
        <w:t>Prorok</w:t>
      </w:r>
      <w:proofErr w:type="spellEnd"/>
      <w:r w:rsidRPr="00597040">
        <w:t xml:space="preserve"> PC, Miller AB, </w:t>
      </w:r>
      <w:proofErr w:type="spellStart"/>
      <w:r w:rsidRPr="00597040">
        <w:t>DeVoto</w:t>
      </w:r>
      <w:proofErr w:type="spellEnd"/>
      <w:r w:rsidRPr="00597040">
        <w:t xml:space="preserve"> EJ, Kramer BS. Conceptualizing Overdiagnosis in Cancer Screening. </w:t>
      </w:r>
      <w:r w:rsidRPr="00597040">
        <w:rPr>
          <w:i/>
          <w:iCs/>
        </w:rPr>
        <w:t xml:space="preserve">J </w:t>
      </w:r>
      <w:proofErr w:type="spellStart"/>
      <w:r w:rsidRPr="00597040">
        <w:rPr>
          <w:i/>
          <w:iCs/>
        </w:rPr>
        <w:t>Natl</w:t>
      </w:r>
      <w:proofErr w:type="spellEnd"/>
      <w:r w:rsidRPr="00597040">
        <w:rPr>
          <w:i/>
          <w:iCs/>
        </w:rPr>
        <w:t xml:space="preserve"> Cancer Inst</w:t>
      </w:r>
      <w:r w:rsidRPr="00597040">
        <w:t>. 2015;107(4):djv014. doi:10.1093/</w:t>
      </w:r>
      <w:proofErr w:type="spellStart"/>
      <w:r w:rsidRPr="00597040">
        <w:t>jnci</w:t>
      </w:r>
      <w:proofErr w:type="spellEnd"/>
      <w:r w:rsidRPr="00597040">
        <w:t>/djv014.</w:t>
      </w:r>
    </w:p>
    <w:p w14:paraId="55E0F47C" w14:textId="77777777" w:rsidR="00FC382F" w:rsidRPr="00597040" w:rsidRDefault="00FC382F" w:rsidP="00597040">
      <w:pPr>
        <w:pStyle w:val="Bibliography"/>
      </w:pPr>
      <w:r w:rsidRPr="00597040">
        <w:t xml:space="preserve">21. </w:t>
      </w:r>
      <w:r w:rsidRPr="00597040">
        <w:tab/>
      </w:r>
      <w:proofErr w:type="spellStart"/>
      <w:r w:rsidRPr="00597040">
        <w:t>Zackrisson</w:t>
      </w:r>
      <w:proofErr w:type="spellEnd"/>
      <w:r w:rsidRPr="00597040">
        <w:t xml:space="preserve"> S, </w:t>
      </w:r>
      <w:proofErr w:type="spellStart"/>
      <w:r w:rsidRPr="00597040">
        <w:t>Andersson</w:t>
      </w:r>
      <w:proofErr w:type="spellEnd"/>
      <w:r w:rsidRPr="00597040">
        <w:t xml:space="preserve"> I, </w:t>
      </w:r>
      <w:proofErr w:type="spellStart"/>
      <w:r w:rsidRPr="00597040">
        <w:t>Janzon</w:t>
      </w:r>
      <w:proofErr w:type="spellEnd"/>
      <w:r w:rsidRPr="00597040">
        <w:t xml:space="preserve"> L, </w:t>
      </w:r>
      <w:proofErr w:type="spellStart"/>
      <w:r w:rsidRPr="00597040">
        <w:t>Manjer</w:t>
      </w:r>
      <w:proofErr w:type="spellEnd"/>
      <w:r w:rsidRPr="00597040">
        <w:t xml:space="preserve"> J, </w:t>
      </w:r>
      <w:proofErr w:type="spellStart"/>
      <w:r w:rsidRPr="00597040">
        <w:t>Garne</w:t>
      </w:r>
      <w:proofErr w:type="spellEnd"/>
      <w:r w:rsidRPr="00597040">
        <w:t xml:space="preserve"> JP. Rate of over-diagnosis of breast cancer 15 years after end of Malmö mammographic screening trial: follow-up study. </w:t>
      </w:r>
      <w:r w:rsidRPr="00597040">
        <w:rPr>
          <w:i/>
          <w:iCs/>
        </w:rPr>
        <w:t>BMJ</w:t>
      </w:r>
      <w:r w:rsidRPr="00597040">
        <w:t>. 2006;332(7543):689-692. doi:10.1136/bmj.38764.572569.7C.</w:t>
      </w:r>
    </w:p>
    <w:p w14:paraId="32101FA0" w14:textId="77777777" w:rsidR="00FC382F" w:rsidRPr="00597040" w:rsidRDefault="00FC382F" w:rsidP="00597040">
      <w:pPr>
        <w:pStyle w:val="Bibliography"/>
      </w:pPr>
      <w:r w:rsidRPr="00597040">
        <w:t xml:space="preserve">22. </w:t>
      </w:r>
      <w:r w:rsidRPr="00597040">
        <w:tab/>
        <w:t xml:space="preserve">Yen M-F, </w:t>
      </w:r>
      <w:proofErr w:type="spellStart"/>
      <w:r w:rsidRPr="00597040">
        <w:t>Tabár</w:t>
      </w:r>
      <w:proofErr w:type="spellEnd"/>
      <w:r w:rsidRPr="00597040">
        <w:t xml:space="preserve"> L, </w:t>
      </w:r>
      <w:proofErr w:type="spellStart"/>
      <w:r w:rsidRPr="00597040">
        <w:t>Vitak</w:t>
      </w:r>
      <w:proofErr w:type="spellEnd"/>
      <w:r w:rsidRPr="00597040">
        <w:t xml:space="preserve"> B, Smith RA, Chen H-H, Duffy SW. Quantifying the potential problem of overdiagnosis of ductal carcinoma in situ in breast cancer screening. </w:t>
      </w:r>
      <w:proofErr w:type="spellStart"/>
      <w:r w:rsidRPr="00597040">
        <w:rPr>
          <w:i/>
          <w:iCs/>
        </w:rPr>
        <w:t>Eur</w:t>
      </w:r>
      <w:proofErr w:type="spellEnd"/>
      <w:r w:rsidRPr="00597040">
        <w:rPr>
          <w:i/>
          <w:iCs/>
        </w:rPr>
        <w:t xml:space="preserve"> J Cancer </w:t>
      </w:r>
      <w:proofErr w:type="spellStart"/>
      <w:r w:rsidRPr="00597040">
        <w:rPr>
          <w:i/>
          <w:iCs/>
        </w:rPr>
        <w:t>Oxf</w:t>
      </w:r>
      <w:proofErr w:type="spellEnd"/>
      <w:r w:rsidRPr="00597040">
        <w:rPr>
          <w:i/>
          <w:iCs/>
        </w:rPr>
        <w:t xml:space="preserve"> </w:t>
      </w:r>
      <w:proofErr w:type="spellStart"/>
      <w:r w:rsidRPr="00597040">
        <w:rPr>
          <w:i/>
          <w:iCs/>
        </w:rPr>
        <w:t>Engl</w:t>
      </w:r>
      <w:proofErr w:type="spellEnd"/>
      <w:r w:rsidRPr="00597040">
        <w:rPr>
          <w:i/>
          <w:iCs/>
        </w:rPr>
        <w:t xml:space="preserve"> 1990</w:t>
      </w:r>
      <w:r w:rsidRPr="00597040">
        <w:t>. 2003;39(12):1746-1754.</w:t>
      </w:r>
    </w:p>
    <w:p w14:paraId="2F9A0A27" w14:textId="77777777" w:rsidR="00FC382F" w:rsidRPr="00597040" w:rsidRDefault="00FC382F" w:rsidP="00597040">
      <w:pPr>
        <w:pStyle w:val="Bibliography"/>
      </w:pPr>
      <w:r w:rsidRPr="00597040">
        <w:t xml:space="preserve">23. </w:t>
      </w:r>
      <w:r w:rsidRPr="00597040">
        <w:tab/>
      </w:r>
      <w:proofErr w:type="spellStart"/>
      <w:r w:rsidRPr="00597040">
        <w:t>Jørgensen</w:t>
      </w:r>
      <w:proofErr w:type="spellEnd"/>
      <w:r w:rsidRPr="00597040">
        <w:t xml:space="preserve"> KJ, </w:t>
      </w:r>
      <w:proofErr w:type="spellStart"/>
      <w:r w:rsidRPr="00597040">
        <w:t>Gøtzsche</w:t>
      </w:r>
      <w:proofErr w:type="spellEnd"/>
      <w:r w:rsidRPr="00597040">
        <w:t xml:space="preserve"> PC. Overdiagnosis in publicly </w:t>
      </w:r>
      <w:proofErr w:type="spellStart"/>
      <w:r w:rsidRPr="00597040">
        <w:t>organised</w:t>
      </w:r>
      <w:proofErr w:type="spellEnd"/>
      <w:r w:rsidRPr="00597040">
        <w:t xml:space="preserve"> mammography screening </w:t>
      </w:r>
      <w:proofErr w:type="spellStart"/>
      <w:r w:rsidRPr="00597040">
        <w:t>programmes</w:t>
      </w:r>
      <w:proofErr w:type="spellEnd"/>
      <w:r w:rsidRPr="00597040">
        <w:t xml:space="preserve">: systematic review of incidence trends. </w:t>
      </w:r>
      <w:r w:rsidRPr="00597040">
        <w:rPr>
          <w:i/>
          <w:iCs/>
        </w:rPr>
        <w:t>BMJ</w:t>
      </w:r>
      <w:r w:rsidRPr="00597040">
        <w:t>. 2009;339:b2587.</w:t>
      </w:r>
    </w:p>
    <w:p w14:paraId="43844984" w14:textId="77777777" w:rsidR="00FC382F" w:rsidRPr="00597040" w:rsidRDefault="00FC382F" w:rsidP="00597040">
      <w:pPr>
        <w:pStyle w:val="Bibliography"/>
      </w:pPr>
      <w:r w:rsidRPr="00597040">
        <w:t xml:space="preserve">24. </w:t>
      </w:r>
      <w:r w:rsidRPr="00597040">
        <w:tab/>
        <w:t xml:space="preserve">Welch HG, Black WC. Overdiagnosis in Cancer. </w:t>
      </w:r>
      <w:r w:rsidRPr="00597040">
        <w:rPr>
          <w:i/>
          <w:iCs/>
        </w:rPr>
        <w:t xml:space="preserve">J </w:t>
      </w:r>
      <w:proofErr w:type="spellStart"/>
      <w:r w:rsidRPr="00597040">
        <w:rPr>
          <w:i/>
          <w:iCs/>
        </w:rPr>
        <w:t>Natl</w:t>
      </w:r>
      <w:proofErr w:type="spellEnd"/>
      <w:r w:rsidRPr="00597040">
        <w:rPr>
          <w:i/>
          <w:iCs/>
        </w:rPr>
        <w:t xml:space="preserve"> Cancer Inst</w:t>
      </w:r>
      <w:r w:rsidRPr="00597040">
        <w:t>. 2010;102(9):605-613. doi:10.1093/</w:t>
      </w:r>
      <w:proofErr w:type="spellStart"/>
      <w:r w:rsidRPr="00597040">
        <w:t>jnci</w:t>
      </w:r>
      <w:proofErr w:type="spellEnd"/>
      <w:r w:rsidRPr="00597040">
        <w:t>/djq099.</w:t>
      </w:r>
    </w:p>
    <w:p w14:paraId="45053481" w14:textId="77777777" w:rsidR="00FC382F" w:rsidRPr="00597040" w:rsidRDefault="00FC382F" w:rsidP="00597040">
      <w:pPr>
        <w:pStyle w:val="Bibliography"/>
      </w:pPr>
      <w:r w:rsidRPr="00597040">
        <w:t xml:space="preserve">25. </w:t>
      </w:r>
      <w:r w:rsidRPr="00597040">
        <w:tab/>
      </w:r>
      <w:proofErr w:type="spellStart"/>
      <w:r w:rsidRPr="00597040">
        <w:t>Kalager</w:t>
      </w:r>
      <w:proofErr w:type="spellEnd"/>
      <w:r w:rsidRPr="00597040">
        <w:t xml:space="preserve"> M, </w:t>
      </w:r>
      <w:proofErr w:type="spellStart"/>
      <w:r w:rsidRPr="00597040">
        <w:t>Zelen</w:t>
      </w:r>
      <w:proofErr w:type="spellEnd"/>
      <w:r w:rsidRPr="00597040">
        <w:t xml:space="preserve"> M, </w:t>
      </w:r>
      <w:proofErr w:type="spellStart"/>
      <w:r w:rsidRPr="00597040">
        <w:t>Langmark</w:t>
      </w:r>
      <w:proofErr w:type="spellEnd"/>
      <w:r w:rsidRPr="00597040">
        <w:t xml:space="preserve"> F, </w:t>
      </w:r>
      <w:proofErr w:type="spellStart"/>
      <w:r w:rsidRPr="00597040">
        <w:t>Adami</w:t>
      </w:r>
      <w:proofErr w:type="spellEnd"/>
      <w:r w:rsidRPr="00597040">
        <w:t xml:space="preserve"> H-O. Effect of screening mammography on breast-cancer mortality in Norway. </w:t>
      </w:r>
      <w:r w:rsidRPr="00597040">
        <w:rPr>
          <w:i/>
          <w:iCs/>
        </w:rPr>
        <w:t xml:space="preserve">N </w:t>
      </w:r>
      <w:proofErr w:type="spellStart"/>
      <w:r w:rsidRPr="00597040">
        <w:rPr>
          <w:i/>
          <w:iCs/>
        </w:rPr>
        <w:t>Engl</w:t>
      </w:r>
      <w:proofErr w:type="spellEnd"/>
      <w:r w:rsidRPr="00597040">
        <w:rPr>
          <w:i/>
          <w:iCs/>
        </w:rPr>
        <w:t xml:space="preserve"> J Med</w:t>
      </w:r>
      <w:r w:rsidRPr="00597040">
        <w:t>. 2010;363(13):1203-1210. doi:10.1056/NEJMoa1000727.</w:t>
      </w:r>
    </w:p>
    <w:p w14:paraId="73BC13C0" w14:textId="77777777" w:rsidR="00FC382F" w:rsidRPr="00597040" w:rsidRDefault="00FC382F" w:rsidP="00597040">
      <w:pPr>
        <w:pStyle w:val="Bibliography"/>
      </w:pPr>
      <w:r w:rsidRPr="00597040">
        <w:t xml:space="preserve">26. </w:t>
      </w:r>
      <w:r w:rsidRPr="00597040">
        <w:tab/>
      </w:r>
      <w:proofErr w:type="spellStart"/>
      <w:r w:rsidRPr="00597040">
        <w:t>Etzioni</w:t>
      </w:r>
      <w:proofErr w:type="spellEnd"/>
      <w:r w:rsidRPr="00597040">
        <w:t xml:space="preserve"> R, Xia J, Hubbard R, Weiss NS, Gulati R. A Reality Check for Overdiagnosis Estimates Associated With Breast Cancer Screening. </w:t>
      </w:r>
      <w:r w:rsidRPr="00597040">
        <w:rPr>
          <w:i/>
          <w:iCs/>
        </w:rPr>
        <w:t xml:space="preserve">J </w:t>
      </w:r>
      <w:proofErr w:type="spellStart"/>
      <w:r w:rsidRPr="00597040">
        <w:rPr>
          <w:i/>
          <w:iCs/>
        </w:rPr>
        <w:t>Natl</w:t>
      </w:r>
      <w:proofErr w:type="spellEnd"/>
      <w:r w:rsidRPr="00597040">
        <w:rPr>
          <w:i/>
          <w:iCs/>
        </w:rPr>
        <w:t xml:space="preserve"> Cancer Inst</w:t>
      </w:r>
      <w:r w:rsidRPr="00597040">
        <w:t>. 2014;106(12):dju315. doi:10.1093/</w:t>
      </w:r>
      <w:proofErr w:type="spellStart"/>
      <w:r w:rsidRPr="00597040">
        <w:t>jnci</w:t>
      </w:r>
      <w:proofErr w:type="spellEnd"/>
      <w:r w:rsidRPr="00597040">
        <w:t>/dju315.</w:t>
      </w:r>
    </w:p>
    <w:p w14:paraId="114E9341" w14:textId="77777777" w:rsidR="00FC382F" w:rsidRPr="00597040" w:rsidRDefault="00FC382F" w:rsidP="00597040">
      <w:pPr>
        <w:pStyle w:val="Bibliography"/>
      </w:pPr>
      <w:r w:rsidRPr="00597040">
        <w:t xml:space="preserve">27. </w:t>
      </w:r>
      <w:r w:rsidRPr="00597040">
        <w:tab/>
        <w:t xml:space="preserve">Cancer Intervention and Surveillance Modeling Network (CISNET) Collaborators. </w:t>
      </w:r>
      <w:r w:rsidRPr="00597040">
        <w:rPr>
          <w:i/>
          <w:iCs/>
        </w:rPr>
        <w:t>Breast Cancer Model Profiles</w:t>
      </w:r>
      <w:r w:rsidRPr="00597040">
        <w:t>.; 2015. http://cisnet.cancer.gov/breast/profiles.html.</w:t>
      </w:r>
    </w:p>
    <w:p w14:paraId="0E73EAAD" w14:textId="77777777" w:rsidR="00FC382F" w:rsidRPr="00597040" w:rsidRDefault="00FC382F" w:rsidP="00597040">
      <w:pPr>
        <w:pStyle w:val="Bibliography"/>
      </w:pPr>
      <w:r w:rsidRPr="00597040">
        <w:t xml:space="preserve">28. </w:t>
      </w:r>
      <w:r w:rsidRPr="00597040">
        <w:tab/>
        <w:t xml:space="preserve">Stout NK, Knudsen AB, Kong CY (Joey), McMahon PM, Gazelle GS. Calibration Methods Used in Cancer Simulation Models and Suggested Reporting Guidelines. </w:t>
      </w:r>
      <w:proofErr w:type="spellStart"/>
      <w:r w:rsidRPr="00597040">
        <w:rPr>
          <w:i/>
          <w:iCs/>
        </w:rPr>
        <w:t>PharmacoEconomics</w:t>
      </w:r>
      <w:proofErr w:type="spellEnd"/>
      <w:r w:rsidRPr="00597040">
        <w:t>. 2009;27(7):533-545. doi:10.2165/11314830-000000000-00000.</w:t>
      </w:r>
    </w:p>
    <w:p w14:paraId="0FFE9BF5" w14:textId="77777777" w:rsidR="00FC382F" w:rsidRPr="00597040" w:rsidRDefault="00FC382F" w:rsidP="00597040">
      <w:pPr>
        <w:pStyle w:val="Bibliography"/>
      </w:pPr>
      <w:r w:rsidRPr="00597040">
        <w:lastRenderedPageBreak/>
        <w:t xml:space="preserve">29. </w:t>
      </w:r>
      <w:r w:rsidRPr="00597040">
        <w:tab/>
      </w:r>
      <w:proofErr w:type="spellStart"/>
      <w:r w:rsidRPr="00597040">
        <w:t>Gøtzsche</w:t>
      </w:r>
      <w:proofErr w:type="spellEnd"/>
      <w:r w:rsidRPr="00597040">
        <w:t xml:space="preserve"> PC, Olsen O. Is screening for breast cancer with mammography justifiable? </w:t>
      </w:r>
      <w:r w:rsidRPr="00597040">
        <w:rPr>
          <w:i/>
          <w:iCs/>
        </w:rPr>
        <w:t>Lancet</w:t>
      </w:r>
      <w:r w:rsidRPr="00597040">
        <w:t>. 2000;355(9198):129-134. doi:10.1016/S0140-6736(99)06065-1.</w:t>
      </w:r>
    </w:p>
    <w:p w14:paraId="35B1C6D1" w14:textId="77777777" w:rsidR="00FC382F" w:rsidRPr="00597040" w:rsidRDefault="00FC382F" w:rsidP="00597040">
      <w:pPr>
        <w:pStyle w:val="Bibliography"/>
      </w:pPr>
      <w:r w:rsidRPr="00597040">
        <w:t xml:space="preserve">30. </w:t>
      </w:r>
      <w:r w:rsidRPr="00597040">
        <w:tab/>
        <w:t xml:space="preserve">Breen N, A. Cronin K, </w:t>
      </w:r>
      <w:proofErr w:type="spellStart"/>
      <w:r w:rsidRPr="00597040">
        <w:t>Meissner</w:t>
      </w:r>
      <w:proofErr w:type="spellEnd"/>
      <w:r w:rsidRPr="00597040">
        <w:t xml:space="preserve"> HI, et al. Reported drop in mammography: Is this cause for concern? </w:t>
      </w:r>
      <w:r w:rsidRPr="00597040">
        <w:rPr>
          <w:i/>
          <w:iCs/>
        </w:rPr>
        <w:t>Cancer</w:t>
      </w:r>
      <w:r w:rsidRPr="00597040">
        <w:t>. 2007;109(12):2405-2409. doi:10.1002/cncr.22723.</w:t>
      </w:r>
    </w:p>
    <w:p w14:paraId="00251E57" w14:textId="77777777" w:rsidR="00FC382F" w:rsidRPr="00597040" w:rsidRDefault="00FC382F" w:rsidP="00597040">
      <w:pPr>
        <w:pStyle w:val="Bibliography"/>
      </w:pPr>
      <w:r w:rsidRPr="00597040">
        <w:t xml:space="preserve">31. </w:t>
      </w:r>
      <w:r w:rsidRPr="00597040">
        <w:tab/>
      </w:r>
      <w:proofErr w:type="spellStart"/>
      <w:r w:rsidRPr="00597040">
        <w:t>Hunink</w:t>
      </w:r>
      <w:proofErr w:type="spellEnd"/>
      <w:r w:rsidRPr="00597040">
        <w:t xml:space="preserve"> MM, Goldman L, </w:t>
      </w:r>
      <w:proofErr w:type="spellStart"/>
      <w:r w:rsidRPr="00597040">
        <w:t>Tosteson</w:t>
      </w:r>
      <w:proofErr w:type="spellEnd"/>
      <w:r w:rsidRPr="00597040">
        <w:t xml:space="preserve"> AA, et al. The recent decline in mortality from coronary heart disease, 1980-1990: The effect of secular trends in risk factors and treatment. </w:t>
      </w:r>
      <w:r w:rsidRPr="00597040">
        <w:rPr>
          <w:i/>
          <w:iCs/>
        </w:rPr>
        <w:t>JAMA</w:t>
      </w:r>
      <w:r w:rsidRPr="00597040">
        <w:t>. 1997;277(7):535-542. doi:10.1001/jama.1997.03540310033031.</w:t>
      </w:r>
    </w:p>
    <w:p w14:paraId="2B099DFD" w14:textId="77777777" w:rsidR="00FC382F" w:rsidRPr="00597040" w:rsidRDefault="00FC382F" w:rsidP="00597040">
      <w:pPr>
        <w:pStyle w:val="Bibliography"/>
      </w:pPr>
      <w:r w:rsidRPr="00597040">
        <w:t xml:space="preserve">32. </w:t>
      </w:r>
      <w:r w:rsidRPr="00597040">
        <w:tab/>
      </w:r>
      <w:proofErr w:type="spellStart"/>
      <w:r w:rsidRPr="00597040">
        <w:t>Weisfeldt</w:t>
      </w:r>
      <w:proofErr w:type="spellEnd"/>
      <w:r w:rsidRPr="00597040">
        <w:t xml:space="preserve"> ML, </w:t>
      </w:r>
      <w:proofErr w:type="spellStart"/>
      <w:r w:rsidRPr="00597040">
        <w:t>Zieman</w:t>
      </w:r>
      <w:proofErr w:type="spellEnd"/>
      <w:r w:rsidRPr="00597040">
        <w:t xml:space="preserve"> SJ. Advances In The Prevention And Treatment Of Cardiovascular Disease. </w:t>
      </w:r>
      <w:r w:rsidRPr="00597040">
        <w:rPr>
          <w:i/>
          <w:iCs/>
        </w:rPr>
        <w:t xml:space="preserve">Health </w:t>
      </w:r>
      <w:proofErr w:type="spellStart"/>
      <w:r w:rsidRPr="00597040">
        <w:rPr>
          <w:i/>
          <w:iCs/>
        </w:rPr>
        <w:t>Aff</w:t>
      </w:r>
      <w:proofErr w:type="spellEnd"/>
      <w:r w:rsidRPr="00597040">
        <w:rPr>
          <w:i/>
          <w:iCs/>
        </w:rPr>
        <w:t xml:space="preserve"> (Millwood)</w:t>
      </w:r>
      <w:r w:rsidRPr="00597040">
        <w:t>. 2007;26(1):25-37. doi:10.1377/hlthaff.26.1.25.</w:t>
      </w:r>
    </w:p>
    <w:p w14:paraId="2AFEB719" w14:textId="77777777" w:rsidR="00FC382F" w:rsidRPr="00597040" w:rsidRDefault="00FC382F" w:rsidP="00597040">
      <w:pPr>
        <w:pStyle w:val="Bibliography"/>
      </w:pPr>
      <w:r w:rsidRPr="00597040">
        <w:t xml:space="preserve">33. </w:t>
      </w:r>
      <w:r w:rsidRPr="00597040">
        <w:tab/>
      </w:r>
      <w:proofErr w:type="spellStart"/>
      <w:r w:rsidRPr="00597040">
        <w:t>Schairer</w:t>
      </w:r>
      <w:proofErr w:type="spellEnd"/>
      <w:r w:rsidRPr="00597040">
        <w:t xml:space="preserve"> C, Mink PJ, Carroll L, </w:t>
      </w:r>
      <w:proofErr w:type="spellStart"/>
      <w:r w:rsidRPr="00597040">
        <w:t>Devesa</w:t>
      </w:r>
      <w:proofErr w:type="spellEnd"/>
      <w:r w:rsidRPr="00597040">
        <w:t xml:space="preserve"> SS. Probabilities of Death From Breast Cancer and Other Causes Among Female Breast Cancer Patients. </w:t>
      </w:r>
      <w:r w:rsidRPr="00597040">
        <w:rPr>
          <w:i/>
          <w:iCs/>
        </w:rPr>
        <w:t xml:space="preserve">J </w:t>
      </w:r>
      <w:proofErr w:type="spellStart"/>
      <w:r w:rsidRPr="00597040">
        <w:rPr>
          <w:i/>
          <w:iCs/>
        </w:rPr>
        <w:t>Natl</w:t>
      </w:r>
      <w:proofErr w:type="spellEnd"/>
      <w:r w:rsidRPr="00597040">
        <w:rPr>
          <w:i/>
          <w:iCs/>
        </w:rPr>
        <w:t xml:space="preserve"> Cancer Inst</w:t>
      </w:r>
      <w:r w:rsidRPr="00597040">
        <w:t>. 2004;96(17):1311-1321. doi:10.1093/</w:t>
      </w:r>
      <w:proofErr w:type="spellStart"/>
      <w:r w:rsidRPr="00597040">
        <w:t>jnci</w:t>
      </w:r>
      <w:proofErr w:type="spellEnd"/>
      <w:r w:rsidRPr="00597040">
        <w:t>/djh253.</w:t>
      </w:r>
    </w:p>
    <w:p w14:paraId="08C30730" w14:textId="77777777" w:rsidR="00FC382F" w:rsidRPr="00597040" w:rsidRDefault="00FC382F" w:rsidP="00597040">
      <w:pPr>
        <w:pStyle w:val="Bibliography"/>
      </w:pPr>
      <w:r w:rsidRPr="00597040">
        <w:t xml:space="preserve">34. </w:t>
      </w:r>
      <w:r w:rsidRPr="00597040">
        <w:tab/>
        <w:t xml:space="preserve">Cutler DM, McClellan M. Is Technological Change In Medicine Worth It? </w:t>
      </w:r>
      <w:r w:rsidRPr="00597040">
        <w:rPr>
          <w:i/>
          <w:iCs/>
        </w:rPr>
        <w:t xml:space="preserve">Health </w:t>
      </w:r>
      <w:proofErr w:type="spellStart"/>
      <w:r w:rsidRPr="00597040">
        <w:rPr>
          <w:i/>
          <w:iCs/>
        </w:rPr>
        <w:t>Aff</w:t>
      </w:r>
      <w:proofErr w:type="spellEnd"/>
      <w:r w:rsidRPr="00597040">
        <w:rPr>
          <w:i/>
          <w:iCs/>
        </w:rPr>
        <w:t xml:space="preserve"> (Millwood)</w:t>
      </w:r>
      <w:r w:rsidRPr="00597040">
        <w:t>. 2001;20(5):11-29. doi:10.1377/hlthaff.20.5.11.</w:t>
      </w:r>
    </w:p>
    <w:p w14:paraId="3CF76C64" w14:textId="77777777" w:rsidR="00FC382F" w:rsidRPr="00597040" w:rsidRDefault="00FC382F" w:rsidP="00597040">
      <w:pPr>
        <w:pStyle w:val="Bibliography"/>
      </w:pPr>
      <w:r w:rsidRPr="00597040">
        <w:t xml:space="preserve">35. </w:t>
      </w:r>
      <w:r w:rsidRPr="00597040">
        <w:tab/>
        <w:t xml:space="preserve">Ponce NA, </w:t>
      </w:r>
      <w:proofErr w:type="spellStart"/>
      <w:r w:rsidRPr="00597040">
        <w:t>Ko</w:t>
      </w:r>
      <w:proofErr w:type="spellEnd"/>
      <w:r w:rsidRPr="00597040">
        <w:t xml:space="preserve"> M, Liang S-Y, et al. Early Diffusion Of Gene Expression Profiling In Breast Cancer Patients Associated With Areas Of High Income Inequality. </w:t>
      </w:r>
      <w:r w:rsidRPr="00597040">
        <w:rPr>
          <w:i/>
          <w:iCs/>
        </w:rPr>
        <w:t xml:space="preserve">Health </w:t>
      </w:r>
      <w:proofErr w:type="spellStart"/>
      <w:r w:rsidRPr="00597040">
        <w:rPr>
          <w:i/>
          <w:iCs/>
        </w:rPr>
        <w:t>Aff</w:t>
      </w:r>
      <w:proofErr w:type="spellEnd"/>
      <w:r w:rsidRPr="00597040">
        <w:rPr>
          <w:i/>
          <w:iCs/>
        </w:rPr>
        <w:t xml:space="preserve"> (Millwood)</w:t>
      </w:r>
      <w:r w:rsidRPr="00597040">
        <w:t>. 2015;34(4):609-615. doi:10.1377/hlthaff.2014.1013.</w:t>
      </w:r>
    </w:p>
    <w:p w14:paraId="71D319B7" w14:textId="77777777" w:rsidR="00BB4E57" w:rsidRPr="00597040" w:rsidRDefault="007C60E3" w:rsidP="007C60E3">
      <w:pPr>
        <w:spacing w:line="240" w:lineRule="auto"/>
        <w:rPr>
          <w:color w:val="000000" w:themeColor="text1"/>
          <w:sz w:val="24"/>
          <w:szCs w:val="24"/>
        </w:rPr>
      </w:pPr>
      <w:r w:rsidRPr="00597040">
        <w:rPr>
          <w:color w:val="000000" w:themeColor="text1"/>
          <w:sz w:val="24"/>
          <w:szCs w:val="24"/>
        </w:rPr>
        <w:fldChar w:fldCharType="end"/>
      </w:r>
      <w:r w:rsidR="00BB4E57" w:rsidRPr="00597040">
        <w:rPr>
          <w:color w:val="000000" w:themeColor="text1"/>
          <w:sz w:val="24"/>
          <w:szCs w:val="24"/>
        </w:rPr>
        <w:br w:type="page"/>
      </w:r>
    </w:p>
    <w:p w14:paraId="4A8E72B2" w14:textId="77777777" w:rsidR="00226350" w:rsidRPr="00597040" w:rsidRDefault="00BB4E57" w:rsidP="00BD5F67">
      <w:pPr>
        <w:pStyle w:val="Normal1"/>
        <w:spacing w:line="480" w:lineRule="auto"/>
        <w:outlineLvl w:val="0"/>
        <w:rPr>
          <w:b/>
          <w:color w:val="000000" w:themeColor="text1"/>
          <w:sz w:val="24"/>
          <w:szCs w:val="24"/>
        </w:rPr>
      </w:pPr>
      <w:r w:rsidRPr="00597040">
        <w:rPr>
          <w:b/>
          <w:color w:val="000000" w:themeColor="text1"/>
          <w:sz w:val="24"/>
          <w:szCs w:val="24"/>
        </w:rPr>
        <w:lastRenderedPageBreak/>
        <w:t>Figure Title</w:t>
      </w:r>
      <w:r w:rsidR="00EB106E" w:rsidRPr="00597040">
        <w:rPr>
          <w:b/>
          <w:color w:val="000000" w:themeColor="text1"/>
          <w:sz w:val="24"/>
          <w:szCs w:val="24"/>
        </w:rPr>
        <w:t>s</w:t>
      </w:r>
      <w:r w:rsidRPr="00597040">
        <w:rPr>
          <w:b/>
          <w:color w:val="000000" w:themeColor="text1"/>
          <w:sz w:val="24"/>
          <w:szCs w:val="24"/>
        </w:rPr>
        <w:t xml:space="preserve"> and Legend</w:t>
      </w:r>
      <w:r w:rsidR="00EB106E" w:rsidRPr="00597040">
        <w:rPr>
          <w:b/>
          <w:color w:val="000000" w:themeColor="text1"/>
          <w:sz w:val="24"/>
          <w:szCs w:val="24"/>
        </w:rPr>
        <w:t>s</w:t>
      </w:r>
    </w:p>
    <w:p w14:paraId="55D3022F" w14:textId="77777777" w:rsidR="008C1C53" w:rsidRPr="009D3F41" w:rsidRDefault="008C1C53" w:rsidP="00BD5F67">
      <w:pPr>
        <w:pStyle w:val="Normal1"/>
        <w:spacing w:line="240" w:lineRule="auto"/>
        <w:outlineLvl w:val="0"/>
        <w:rPr>
          <w:color w:val="000000" w:themeColor="text1"/>
          <w:sz w:val="24"/>
          <w:szCs w:val="24"/>
        </w:rPr>
      </w:pPr>
      <w:r w:rsidRPr="009D3F41">
        <w:rPr>
          <w:color w:val="000000" w:themeColor="text1"/>
          <w:sz w:val="24"/>
          <w:szCs w:val="24"/>
        </w:rPr>
        <w:t xml:space="preserve">Figure 1.  </w:t>
      </w:r>
      <w:r w:rsidR="00E81F38" w:rsidRPr="009D3F41">
        <w:rPr>
          <w:color w:val="000000" w:themeColor="text1"/>
          <w:sz w:val="24"/>
          <w:szCs w:val="24"/>
        </w:rPr>
        <w:t>Overview of Analytic Method</w:t>
      </w:r>
    </w:p>
    <w:p w14:paraId="1B07B804" w14:textId="77777777" w:rsidR="008C1C53" w:rsidRPr="009D3F41" w:rsidRDefault="008C1C53" w:rsidP="00863353">
      <w:pPr>
        <w:pStyle w:val="Normal1"/>
        <w:spacing w:line="240" w:lineRule="auto"/>
        <w:rPr>
          <w:color w:val="000000" w:themeColor="text1"/>
          <w:sz w:val="24"/>
          <w:szCs w:val="24"/>
        </w:rPr>
      </w:pPr>
    </w:p>
    <w:p w14:paraId="122B3D5C" w14:textId="19D482E3" w:rsidR="00F27BF9" w:rsidRPr="00597040" w:rsidRDefault="00E81F38" w:rsidP="00863353">
      <w:pPr>
        <w:pStyle w:val="Normal1"/>
        <w:spacing w:line="240" w:lineRule="auto"/>
        <w:rPr>
          <w:color w:val="000000" w:themeColor="text1"/>
          <w:sz w:val="24"/>
          <w:szCs w:val="24"/>
        </w:rPr>
      </w:pPr>
      <w:r w:rsidRPr="009D3F41">
        <w:rPr>
          <w:color w:val="000000" w:themeColor="text1"/>
          <w:sz w:val="24"/>
          <w:szCs w:val="24"/>
        </w:rPr>
        <w:t xml:space="preserve">Incidence-based case fatality rates (all-cause, breast cancer, and all other causes) and the annual </w:t>
      </w:r>
      <w:r w:rsidR="00BD5F67" w:rsidRPr="009D3F41">
        <w:rPr>
          <w:color w:val="000000" w:themeColor="text1"/>
          <w:sz w:val="24"/>
          <w:szCs w:val="24"/>
        </w:rPr>
        <w:t>distribution</w:t>
      </w:r>
      <w:r w:rsidRPr="009D3F41">
        <w:rPr>
          <w:color w:val="000000" w:themeColor="text1"/>
          <w:sz w:val="24"/>
          <w:szCs w:val="24"/>
        </w:rPr>
        <w:t xml:space="preserve"> of incident breast cancer </w:t>
      </w:r>
      <w:r w:rsidR="00F27BF9" w:rsidRPr="009D3F41">
        <w:rPr>
          <w:color w:val="000000" w:themeColor="text1"/>
          <w:sz w:val="24"/>
          <w:szCs w:val="24"/>
        </w:rPr>
        <w:t xml:space="preserve">by tumor size serve as inputs to </w:t>
      </w:r>
      <w:r w:rsidR="00253B11" w:rsidRPr="009D3F41">
        <w:rPr>
          <w:color w:val="000000" w:themeColor="text1"/>
          <w:sz w:val="24"/>
          <w:szCs w:val="24"/>
        </w:rPr>
        <w:t xml:space="preserve">the demographic-based methods that estimate the constituent components of the gain in life expectancy: contribution from change in tumor-size </w:t>
      </w:r>
      <w:r w:rsidR="00BD5F67" w:rsidRPr="009D3F41">
        <w:rPr>
          <w:color w:val="000000" w:themeColor="text1"/>
          <w:sz w:val="24"/>
          <w:szCs w:val="24"/>
        </w:rPr>
        <w:t>distribution</w:t>
      </w:r>
      <w:r w:rsidR="00253B11" w:rsidRPr="009D3F41">
        <w:rPr>
          <w:color w:val="000000" w:themeColor="text1"/>
          <w:sz w:val="24"/>
          <w:szCs w:val="24"/>
        </w:rPr>
        <w:t xml:space="preserve"> (earlier detection), contribution from changes in case fatality rates from breast cancer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breast cancer treatment), and contribution from changes in case fatality rates from other causes (</w:t>
      </w:r>
      <w:r w:rsidR="00692A42" w:rsidRPr="009D3F41">
        <w:rPr>
          <w:color w:val="000000" w:themeColor="text1"/>
          <w:sz w:val="24"/>
          <w:szCs w:val="24"/>
          <w:highlight w:val="yellow"/>
        </w:rPr>
        <w:t>advances</w:t>
      </w:r>
      <w:r w:rsidR="00253B11" w:rsidRPr="009D3F41">
        <w:rPr>
          <w:color w:val="000000" w:themeColor="text1"/>
          <w:sz w:val="24"/>
          <w:szCs w:val="24"/>
          <w:highlight w:val="yellow"/>
        </w:rPr>
        <w:t xml:space="preserve"> </w:t>
      </w:r>
      <w:r w:rsidR="00253B11" w:rsidRPr="009D3F41">
        <w:rPr>
          <w:color w:val="000000" w:themeColor="text1"/>
          <w:sz w:val="24"/>
          <w:szCs w:val="24"/>
        </w:rPr>
        <w:t>in treatment of other diseases).</w:t>
      </w:r>
    </w:p>
    <w:p w14:paraId="1FDDA5FA" w14:textId="77777777" w:rsidR="00F27BF9" w:rsidRPr="00597040" w:rsidRDefault="00F27BF9" w:rsidP="00863353">
      <w:pPr>
        <w:pStyle w:val="Normal1"/>
        <w:spacing w:line="240" w:lineRule="auto"/>
        <w:rPr>
          <w:color w:val="000000" w:themeColor="text1"/>
          <w:sz w:val="24"/>
          <w:szCs w:val="24"/>
        </w:rPr>
      </w:pPr>
    </w:p>
    <w:p w14:paraId="15351A1A"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2</w:t>
      </w:r>
      <w:r w:rsidRPr="00597040">
        <w:rPr>
          <w:color w:val="000000" w:themeColor="text1"/>
          <w:sz w:val="24"/>
          <w:szCs w:val="24"/>
        </w:rPr>
        <w:t xml:space="preserve">. </w:t>
      </w:r>
      <w:r w:rsidR="00863353" w:rsidRPr="00597040">
        <w:rPr>
          <w:color w:val="000000" w:themeColor="text1"/>
          <w:sz w:val="24"/>
          <w:szCs w:val="24"/>
        </w:rPr>
        <w:t xml:space="preserve">Breast Cancer Incidence Rates, Tumor Size </w:t>
      </w:r>
      <w:r w:rsidR="00CB35E5" w:rsidRPr="00597040">
        <w:rPr>
          <w:color w:val="000000" w:themeColor="text1"/>
          <w:sz w:val="24"/>
          <w:szCs w:val="24"/>
        </w:rPr>
        <w:t>Distribution</w:t>
      </w:r>
      <w:r w:rsidR="00863353" w:rsidRPr="00597040">
        <w:rPr>
          <w:color w:val="000000" w:themeColor="text1"/>
          <w:sz w:val="24"/>
          <w:szCs w:val="24"/>
        </w:rPr>
        <w:t xml:space="preserve">, and Case Fatality Rates </w:t>
      </w:r>
    </w:p>
    <w:p w14:paraId="3137065A" w14:textId="77777777" w:rsidR="00863353" w:rsidRPr="00597040" w:rsidRDefault="00863353" w:rsidP="00863353">
      <w:pPr>
        <w:pStyle w:val="Normal1"/>
        <w:spacing w:line="240" w:lineRule="auto"/>
        <w:rPr>
          <w:color w:val="000000" w:themeColor="text1"/>
          <w:sz w:val="24"/>
          <w:szCs w:val="24"/>
        </w:rPr>
      </w:pPr>
    </w:p>
    <w:p w14:paraId="26FB794C" w14:textId="08ADFB29" w:rsidR="00CB35E5"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A) Incidence rates (cases per 100,000 person-years) by tumor size, 1975-2002.  (B) Annual </w:t>
      </w:r>
      <w:r w:rsidR="00BD5F67" w:rsidRPr="00597040">
        <w:rPr>
          <w:color w:val="000000" w:themeColor="text1"/>
          <w:sz w:val="24"/>
          <w:szCs w:val="24"/>
          <w:highlight w:val="yellow"/>
        </w:rPr>
        <w:t>distribution</w:t>
      </w:r>
      <w:r w:rsidRPr="00597040">
        <w:rPr>
          <w:color w:val="000000" w:themeColor="text1"/>
          <w:sz w:val="24"/>
          <w:szCs w:val="24"/>
        </w:rPr>
        <w:t xml:space="preserve"> of incident breast cancer cases by tumor size, 1975-2002.  (C) Incidence-based case fatality rates from breast cancer and from all other causes of death, 1975-2002.</w:t>
      </w:r>
    </w:p>
    <w:p w14:paraId="186920D8" w14:textId="77777777" w:rsidR="00863353" w:rsidRPr="00597040" w:rsidRDefault="00863353" w:rsidP="00863353">
      <w:pPr>
        <w:pStyle w:val="Normal1"/>
        <w:spacing w:line="240" w:lineRule="auto"/>
        <w:rPr>
          <w:color w:val="000000" w:themeColor="text1"/>
          <w:sz w:val="24"/>
          <w:szCs w:val="24"/>
        </w:rPr>
      </w:pPr>
    </w:p>
    <w:p w14:paraId="141DB5D8" w14:textId="77777777" w:rsidR="00BB4E57" w:rsidRPr="00597040" w:rsidRDefault="00BB4E57" w:rsidP="00863353">
      <w:pPr>
        <w:pStyle w:val="Normal1"/>
        <w:spacing w:line="240" w:lineRule="auto"/>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3</w:t>
      </w:r>
      <w:r w:rsidRPr="00597040">
        <w:rPr>
          <w:color w:val="000000" w:themeColor="text1"/>
          <w:sz w:val="24"/>
          <w:szCs w:val="24"/>
        </w:rPr>
        <w:t xml:space="preserve">. </w:t>
      </w:r>
      <w:r w:rsidR="00863353" w:rsidRPr="00597040">
        <w:rPr>
          <w:color w:val="000000" w:themeColor="text1"/>
          <w:sz w:val="24"/>
          <w:szCs w:val="24"/>
        </w:rPr>
        <w:t xml:space="preserve">Contribution of Earlier Detection, </w:t>
      </w:r>
      <w:r w:rsidR="00692A42" w:rsidRPr="00597040">
        <w:rPr>
          <w:color w:val="000000" w:themeColor="text1"/>
          <w:sz w:val="24"/>
          <w:szCs w:val="24"/>
        </w:rPr>
        <w:t>Advances</w:t>
      </w:r>
      <w:r w:rsidR="00863353" w:rsidRPr="00597040">
        <w:rPr>
          <w:color w:val="000000" w:themeColor="text1"/>
          <w:sz w:val="24"/>
          <w:szCs w:val="24"/>
        </w:rPr>
        <w:t xml:space="preserve"> in Breast Cancer Treatment, and </w:t>
      </w:r>
      <w:r w:rsidR="00692A42" w:rsidRPr="00597040">
        <w:rPr>
          <w:color w:val="000000" w:themeColor="text1"/>
          <w:sz w:val="24"/>
          <w:szCs w:val="24"/>
        </w:rPr>
        <w:t>Advances</w:t>
      </w:r>
      <w:r w:rsidR="00863353" w:rsidRPr="00597040">
        <w:rPr>
          <w:color w:val="000000" w:themeColor="text1"/>
          <w:sz w:val="24"/>
          <w:szCs w:val="24"/>
        </w:rPr>
        <w:t xml:space="preserve"> in Treatment of </w:t>
      </w:r>
      <w:r w:rsidR="00CB35E5" w:rsidRPr="00597040">
        <w:rPr>
          <w:color w:val="000000" w:themeColor="text1"/>
          <w:sz w:val="24"/>
          <w:szCs w:val="24"/>
        </w:rPr>
        <w:t xml:space="preserve">Competing </w:t>
      </w:r>
      <w:r w:rsidR="00863353" w:rsidRPr="00597040">
        <w:rPr>
          <w:color w:val="000000" w:themeColor="text1"/>
          <w:sz w:val="24"/>
          <w:szCs w:val="24"/>
        </w:rPr>
        <w:t>Diseases on Gain in Life Expectancy</w:t>
      </w:r>
    </w:p>
    <w:p w14:paraId="52D5DBDC" w14:textId="77777777" w:rsidR="00BB4E57" w:rsidRPr="00597040" w:rsidRDefault="00BB4E57" w:rsidP="00863353">
      <w:pPr>
        <w:pStyle w:val="Normal1"/>
        <w:spacing w:line="240" w:lineRule="auto"/>
        <w:rPr>
          <w:color w:val="000000" w:themeColor="text1"/>
          <w:sz w:val="24"/>
          <w:szCs w:val="24"/>
        </w:rPr>
      </w:pPr>
    </w:p>
    <w:p w14:paraId="71607032" w14:textId="77777777" w:rsidR="00863353" w:rsidRPr="00597040" w:rsidRDefault="00CB35E5" w:rsidP="00863353">
      <w:pPr>
        <w:pStyle w:val="Normal1"/>
        <w:spacing w:line="240" w:lineRule="auto"/>
        <w:rPr>
          <w:color w:val="000000" w:themeColor="text1"/>
          <w:sz w:val="24"/>
          <w:szCs w:val="24"/>
        </w:rPr>
      </w:pPr>
      <w:r w:rsidRPr="00597040">
        <w:rPr>
          <w:color w:val="000000" w:themeColor="text1"/>
          <w:sz w:val="24"/>
          <w:szCs w:val="24"/>
        </w:rPr>
        <w:t xml:space="preserve">Overall gain in life expectancy and the contribution of the temporal shift in tumor size (by tumor size and net contribution) and reductions in case fatality rates from breast cancer and competing causes of death.  </w:t>
      </w:r>
    </w:p>
    <w:p w14:paraId="1BBD0FE0" w14:textId="77777777" w:rsidR="00CB35E5" w:rsidRPr="00597040" w:rsidRDefault="00CB35E5" w:rsidP="00863353">
      <w:pPr>
        <w:pStyle w:val="Normal1"/>
        <w:spacing w:line="240" w:lineRule="auto"/>
        <w:rPr>
          <w:color w:val="000000" w:themeColor="text1"/>
          <w:sz w:val="24"/>
          <w:szCs w:val="24"/>
        </w:rPr>
      </w:pPr>
    </w:p>
    <w:p w14:paraId="3F16B275" w14:textId="77777777" w:rsidR="00BB4E57" w:rsidRPr="00597040" w:rsidRDefault="00BB4E57" w:rsidP="00BD5F67">
      <w:pPr>
        <w:pStyle w:val="Normal1"/>
        <w:spacing w:line="240" w:lineRule="auto"/>
        <w:outlineLvl w:val="0"/>
        <w:rPr>
          <w:color w:val="000000" w:themeColor="text1"/>
          <w:sz w:val="24"/>
          <w:szCs w:val="24"/>
        </w:rPr>
      </w:pPr>
      <w:r w:rsidRPr="00597040">
        <w:rPr>
          <w:color w:val="000000" w:themeColor="text1"/>
          <w:sz w:val="24"/>
          <w:szCs w:val="24"/>
        </w:rPr>
        <w:t xml:space="preserve">Figure </w:t>
      </w:r>
      <w:r w:rsidR="00E14B49" w:rsidRPr="00597040">
        <w:rPr>
          <w:color w:val="000000" w:themeColor="text1"/>
          <w:sz w:val="24"/>
          <w:szCs w:val="24"/>
        </w:rPr>
        <w:t>4</w:t>
      </w:r>
      <w:r w:rsidRPr="00597040">
        <w:rPr>
          <w:color w:val="000000" w:themeColor="text1"/>
          <w:sz w:val="24"/>
          <w:szCs w:val="24"/>
        </w:rPr>
        <w:t xml:space="preserve">.  </w:t>
      </w:r>
      <w:r w:rsidR="00863353" w:rsidRPr="00597040">
        <w:rPr>
          <w:color w:val="000000" w:themeColor="text1"/>
          <w:sz w:val="24"/>
          <w:szCs w:val="24"/>
        </w:rPr>
        <w:t xml:space="preserve">Contributions to Gain in Life Expectancy, Varying Level of Overdiagnosis </w:t>
      </w:r>
    </w:p>
    <w:p w14:paraId="64C9012D" w14:textId="77777777" w:rsidR="00CB35E5" w:rsidRPr="00597040" w:rsidRDefault="00CB35E5">
      <w:pPr>
        <w:rPr>
          <w:color w:val="000000" w:themeColor="text1"/>
          <w:sz w:val="24"/>
          <w:szCs w:val="24"/>
        </w:rPr>
      </w:pPr>
    </w:p>
    <w:p w14:paraId="0E3F10EA" w14:textId="77777777" w:rsidR="00BB4E57" w:rsidRPr="00597040" w:rsidRDefault="00CB35E5">
      <w:pPr>
        <w:rPr>
          <w:color w:val="000000" w:themeColor="text1"/>
          <w:sz w:val="24"/>
          <w:szCs w:val="24"/>
        </w:rPr>
      </w:pPr>
      <w:r w:rsidRPr="00597040">
        <w:rPr>
          <w:color w:val="000000" w:themeColor="text1"/>
          <w:sz w:val="24"/>
          <w:szCs w:val="24"/>
        </w:rPr>
        <w:t xml:space="preserve">Overall gain in life expectancy and its constituent components (temporal shift in tumor size, reductions in case fatality rates from breast cancer, and reductions in case fatality rates from competing causes of death) varying the level of overdiagnosis for tumors </w:t>
      </w:r>
      <w:r w:rsidR="00A526D1" w:rsidRPr="00597040">
        <w:rPr>
          <w:rFonts w:eastAsia="MS Gothic"/>
          <w:color w:val="000000" w:themeColor="text1"/>
          <w:sz w:val="24"/>
          <w:szCs w:val="24"/>
        </w:rPr>
        <w:t>≤</w:t>
      </w:r>
      <w:r w:rsidR="00B82639" w:rsidRPr="00597040">
        <w:rPr>
          <w:color w:val="000000" w:themeColor="text1"/>
          <w:sz w:val="24"/>
          <w:szCs w:val="24"/>
        </w:rPr>
        <w:t>3</w:t>
      </w:r>
      <w:r w:rsidRPr="00597040">
        <w:rPr>
          <w:color w:val="000000" w:themeColor="text1"/>
          <w:sz w:val="24"/>
          <w:szCs w:val="24"/>
        </w:rPr>
        <w:t xml:space="preserve">cm from 0% to </w:t>
      </w:r>
      <w:r w:rsidR="00BC4E45" w:rsidRPr="00597040">
        <w:rPr>
          <w:color w:val="000000" w:themeColor="text1"/>
          <w:sz w:val="24"/>
          <w:szCs w:val="24"/>
        </w:rPr>
        <w:t>52</w:t>
      </w:r>
      <w:r w:rsidRPr="00597040">
        <w:rPr>
          <w:color w:val="000000" w:themeColor="text1"/>
          <w:sz w:val="24"/>
          <w:szCs w:val="24"/>
        </w:rPr>
        <w:t>%.</w:t>
      </w:r>
      <w:r w:rsidR="00BB4E57" w:rsidRPr="00597040">
        <w:rPr>
          <w:color w:val="000000" w:themeColor="text1"/>
          <w:sz w:val="24"/>
          <w:szCs w:val="24"/>
        </w:rPr>
        <w:br w:type="page"/>
      </w:r>
    </w:p>
    <w:p w14:paraId="24789443" w14:textId="77777777" w:rsidR="00BB4E57" w:rsidRPr="00597040" w:rsidRDefault="00BB4E57" w:rsidP="00BD5F67">
      <w:pPr>
        <w:pStyle w:val="Normal1"/>
        <w:spacing w:line="480" w:lineRule="auto"/>
        <w:outlineLvl w:val="0"/>
        <w:rPr>
          <w:color w:val="000000" w:themeColor="text1"/>
          <w:sz w:val="24"/>
          <w:szCs w:val="24"/>
        </w:rPr>
      </w:pPr>
      <w:r w:rsidRPr="00597040">
        <w:rPr>
          <w:color w:val="000000" w:themeColor="text1"/>
          <w:sz w:val="24"/>
          <w:szCs w:val="24"/>
        </w:rPr>
        <w:lastRenderedPageBreak/>
        <w:t xml:space="preserve">Table 1. </w:t>
      </w:r>
      <w:r w:rsidR="00863353" w:rsidRPr="00597040">
        <w:rPr>
          <w:color w:val="000000" w:themeColor="text1"/>
          <w:sz w:val="24"/>
          <w:szCs w:val="24"/>
        </w:rPr>
        <w:t xml:space="preserve">Contribution of Earlier Detection </w:t>
      </w:r>
      <w:r w:rsidR="001853D8" w:rsidRPr="00597040">
        <w:rPr>
          <w:color w:val="000000" w:themeColor="text1"/>
          <w:sz w:val="24"/>
          <w:szCs w:val="24"/>
        </w:rPr>
        <w:t>on Gain in Life Expectancy</w:t>
      </w:r>
      <w:r w:rsidR="00326E94" w:rsidRPr="00597040">
        <w:rPr>
          <w:color w:val="000000" w:themeColor="text1"/>
          <w:sz w:val="24"/>
          <w:szCs w:val="24"/>
        </w:rPr>
        <w:t xml:space="preserve"> </w:t>
      </w:r>
    </w:p>
    <w:tbl>
      <w:tblPr>
        <w:tblW w:w="7713" w:type="dxa"/>
        <w:tblInd w:w="93" w:type="dxa"/>
        <w:tblLook w:val="04A0" w:firstRow="1" w:lastRow="0" w:firstColumn="1" w:lastColumn="0" w:noHBand="0" w:noVBand="1"/>
      </w:tblPr>
      <w:tblGrid>
        <w:gridCol w:w="2851"/>
        <w:gridCol w:w="1811"/>
        <w:gridCol w:w="3051"/>
      </w:tblGrid>
      <w:tr w:rsidR="00E14B49" w:rsidRPr="00F06681" w14:paraId="68D81169" w14:textId="77777777" w:rsidTr="00597040">
        <w:trPr>
          <w:trHeight w:val="288"/>
        </w:trPr>
        <w:tc>
          <w:tcPr>
            <w:tcW w:w="2851" w:type="dxa"/>
            <w:vMerge w:val="restart"/>
            <w:shd w:val="clear" w:color="auto" w:fill="auto"/>
            <w:vAlign w:val="bottom"/>
          </w:tcPr>
          <w:p w14:paraId="40DC8B1B" w14:textId="77777777" w:rsidR="00E14B49" w:rsidRPr="00597040" w:rsidRDefault="00E14B49" w:rsidP="00627D39">
            <w:pPr>
              <w:spacing w:line="240" w:lineRule="auto"/>
              <w:rPr>
                <w:rFonts w:eastAsia="Times New Roman"/>
                <w:color w:val="000000" w:themeColor="text1"/>
                <w:sz w:val="24"/>
                <w:szCs w:val="24"/>
              </w:rPr>
            </w:pPr>
            <w:r w:rsidRPr="00597040">
              <w:rPr>
                <w:rFonts w:eastAsia="Times New Roman"/>
                <w:color w:val="000000" w:themeColor="text1"/>
                <w:sz w:val="24"/>
                <w:szCs w:val="24"/>
              </w:rPr>
              <w:t>Age Group (Years Old)</w:t>
            </w:r>
          </w:p>
        </w:tc>
        <w:tc>
          <w:tcPr>
            <w:tcW w:w="4862" w:type="dxa"/>
            <w:gridSpan w:val="2"/>
            <w:tcBorders>
              <w:bottom w:val="single" w:sz="4" w:space="0" w:color="auto"/>
            </w:tcBorders>
            <w:shd w:val="clear" w:color="auto" w:fill="auto"/>
            <w:vAlign w:val="bottom"/>
          </w:tcPr>
          <w:p w14:paraId="67D1708F" w14:textId="77777777" w:rsidR="00E14B49" w:rsidRPr="00597040" w:rsidRDefault="00E14B49" w:rsidP="00627D39">
            <w:pPr>
              <w:spacing w:line="240" w:lineRule="auto"/>
              <w:jc w:val="center"/>
              <w:rPr>
                <w:rFonts w:eastAsia="Times New Roman"/>
                <w:color w:val="000000" w:themeColor="text1"/>
                <w:sz w:val="24"/>
                <w:szCs w:val="24"/>
              </w:rPr>
            </w:pPr>
            <w:r w:rsidRPr="00597040">
              <w:rPr>
                <w:rFonts w:eastAsia="Times New Roman"/>
                <w:color w:val="000000" w:themeColor="text1"/>
                <w:sz w:val="24"/>
                <w:szCs w:val="24"/>
              </w:rPr>
              <w:t>Contribution to Gain in Life Expectancy</w:t>
            </w:r>
          </w:p>
        </w:tc>
      </w:tr>
      <w:tr w:rsidR="005D086F" w:rsidRPr="00F06681" w14:paraId="467798CF" w14:textId="77777777" w:rsidTr="00597040">
        <w:trPr>
          <w:trHeight w:val="288"/>
        </w:trPr>
        <w:tc>
          <w:tcPr>
            <w:tcW w:w="2851" w:type="dxa"/>
            <w:vMerge/>
            <w:tcBorders>
              <w:bottom w:val="single" w:sz="4" w:space="0" w:color="auto"/>
            </w:tcBorders>
            <w:shd w:val="clear" w:color="auto" w:fill="auto"/>
            <w:vAlign w:val="bottom"/>
            <w:hideMark/>
          </w:tcPr>
          <w:p w14:paraId="4420E5D3" w14:textId="77777777" w:rsidR="00E14B49" w:rsidRPr="00597040" w:rsidRDefault="00E14B49" w:rsidP="00627D39">
            <w:pPr>
              <w:spacing w:line="240" w:lineRule="auto"/>
              <w:rPr>
                <w:rFonts w:eastAsia="Times New Roman"/>
                <w:color w:val="000000" w:themeColor="text1"/>
                <w:sz w:val="24"/>
                <w:szCs w:val="24"/>
              </w:rPr>
            </w:pPr>
          </w:p>
        </w:tc>
        <w:tc>
          <w:tcPr>
            <w:tcW w:w="1811" w:type="dxa"/>
            <w:tcBorders>
              <w:top w:val="single" w:sz="4" w:space="0" w:color="auto"/>
              <w:bottom w:val="single" w:sz="4" w:space="0" w:color="auto"/>
            </w:tcBorders>
            <w:shd w:val="clear" w:color="auto" w:fill="auto"/>
            <w:vAlign w:val="bottom"/>
            <w:hideMark/>
          </w:tcPr>
          <w:p w14:paraId="507DB997" w14:textId="77777777" w:rsidR="005D086F"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Years of Life</w:t>
            </w:r>
            <w:r w:rsidR="005D086F">
              <w:rPr>
                <w:rFonts w:eastAsia="Times New Roman"/>
                <w:color w:val="000000" w:themeColor="text1"/>
                <w:sz w:val="24"/>
                <w:szCs w:val="24"/>
              </w:rPr>
              <w:t xml:space="preserve"> </w:t>
            </w:r>
          </w:p>
          <w:p w14:paraId="3D1DB315" w14:textId="0245AEB9" w:rsidR="00E14B49" w:rsidRPr="00597040" w:rsidRDefault="005D086F" w:rsidP="00627D39">
            <w:pPr>
              <w:spacing w:line="240" w:lineRule="auto"/>
              <w:jc w:val="right"/>
              <w:rPr>
                <w:rFonts w:eastAsia="Times New Roman"/>
                <w:color w:val="000000" w:themeColor="text1"/>
                <w:sz w:val="24"/>
                <w:szCs w:val="24"/>
              </w:rPr>
            </w:pPr>
            <w:r>
              <w:rPr>
                <w:rFonts w:eastAsia="Times New Roman"/>
                <w:color w:val="000000" w:themeColor="text1"/>
                <w:sz w:val="24"/>
                <w:szCs w:val="24"/>
              </w:rPr>
              <w:t>(1)</w:t>
            </w:r>
          </w:p>
        </w:tc>
        <w:tc>
          <w:tcPr>
            <w:tcW w:w="3051" w:type="dxa"/>
            <w:tcBorders>
              <w:top w:val="single" w:sz="4" w:space="0" w:color="auto"/>
              <w:bottom w:val="single" w:sz="4" w:space="0" w:color="auto"/>
            </w:tcBorders>
            <w:shd w:val="clear" w:color="auto" w:fill="auto"/>
            <w:noWrap/>
            <w:vAlign w:val="bottom"/>
            <w:hideMark/>
          </w:tcPr>
          <w:p w14:paraId="41FD4E14" w14:textId="77777777" w:rsidR="005D086F" w:rsidRPr="009D3F41" w:rsidRDefault="00326E94">
            <w:pPr>
              <w:spacing w:line="240" w:lineRule="auto"/>
              <w:jc w:val="right"/>
              <w:rPr>
                <w:rFonts w:eastAsia="Times New Roman"/>
                <w:color w:val="000000" w:themeColor="text1"/>
                <w:sz w:val="24"/>
                <w:szCs w:val="24"/>
                <w:highlight w:val="yellow"/>
                <w:rPrChange w:id="4" w:author="Samir S. Soneji" w:date="2015-12-14T13:51:00Z">
                  <w:rPr>
                    <w:rFonts w:eastAsia="Times New Roman"/>
                    <w:color w:val="000000" w:themeColor="text1"/>
                    <w:sz w:val="24"/>
                    <w:szCs w:val="24"/>
                  </w:rPr>
                </w:rPrChange>
              </w:rPr>
            </w:pPr>
            <w:r w:rsidRPr="009D3F41">
              <w:rPr>
                <w:rFonts w:eastAsia="Times New Roman"/>
                <w:color w:val="000000" w:themeColor="text1"/>
                <w:sz w:val="24"/>
                <w:szCs w:val="24"/>
                <w:highlight w:val="yellow"/>
                <w:rPrChange w:id="5" w:author="Samir S. Soneji" w:date="2015-12-14T13:51:00Z">
                  <w:rPr>
                    <w:rFonts w:eastAsia="Times New Roman"/>
                    <w:color w:val="000000" w:themeColor="text1"/>
                    <w:sz w:val="24"/>
                    <w:szCs w:val="24"/>
                  </w:rPr>
                </w:rPrChange>
              </w:rPr>
              <w:t>Percentage</w:t>
            </w:r>
            <w:r w:rsidR="004E1014" w:rsidRPr="009D3F41">
              <w:rPr>
                <w:rFonts w:eastAsia="Times New Roman"/>
                <w:color w:val="000000" w:themeColor="text1"/>
                <w:sz w:val="24"/>
                <w:szCs w:val="24"/>
                <w:highlight w:val="yellow"/>
                <w:rPrChange w:id="6" w:author="Samir S. Soneji" w:date="2015-12-14T13:51:00Z">
                  <w:rPr>
                    <w:rFonts w:eastAsia="Times New Roman"/>
                    <w:color w:val="000000" w:themeColor="text1"/>
                    <w:sz w:val="24"/>
                    <w:szCs w:val="24"/>
                  </w:rPr>
                </w:rPrChange>
              </w:rPr>
              <w:t xml:space="preserve"> Contribution </w:t>
            </w:r>
          </w:p>
          <w:p w14:paraId="376C07E4" w14:textId="2DA93C5E" w:rsidR="00E14B49" w:rsidRPr="00597040" w:rsidRDefault="005D086F">
            <w:pPr>
              <w:spacing w:line="240" w:lineRule="auto"/>
              <w:jc w:val="right"/>
              <w:rPr>
                <w:rFonts w:eastAsia="Times New Roman"/>
                <w:color w:val="000000" w:themeColor="text1"/>
                <w:sz w:val="24"/>
                <w:szCs w:val="24"/>
              </w:rPr>
            </w:pPr>
            <w:r w:rsidRPr="009D3F41">
              <w:rPr>
                <w:rFonts w:eastAsia="Times New Roman"/>
                <w:color w:val="000000" w:themeColor="text1"/>
                <w:sz w:val="24"/>
                <w:szCs w:val="24"/>
                <w:highlight w:val="yellow"/>
                <w:rPrChange w:id="7" w:author="Samir S. Soneji" w:date="2015-12-14T13:51:00Z">
                  <w:rPr>
                    <w:rFonts w:eastAsia="Times New Roman"/>
                    <w:color w:val="000000" w:themeColor="text1"/>
                    <w:sz w:val="24"/>
                    <w:szCs w:val="24"/>
                  </w:rPr>
                </w:rPrChange>
              </w:rPr>
              <w:t>(2)=100*(1)/10.94</w:t>
            </w:r>
          </w:p>
        </w:tc>
      </w:tr>
      <w:tr w:rsidR="005D086F" w:rsidRPr="00F06681" w14:paraId="3E47E931" w14:textId="77777777" w:rsidTr="00597040">
        <w:trPr>
          <w:trHeight w:val="288"/>
        </w:trPr>
        <w:tc>
          <w:tcPr>
            <w:tcW w:w="2851" w:type="dxa"/>
            <w:tcBorders>
              <w:top w:val="single" w:sz="4" w:space="0" w:color="auto"/>
            </w:tcBorders>
            <w:shd w:val="clear" w:color="auto" w:fill="auto"/>
            <w:vAlign w:val="center"/>
            <w:hideMark/>
          </w:tcPr>
          <w:p w14:paraId="752E1503" w14:textId="5643A6BC"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40-49</w:t>
            </w:r>
          </w:p>
        </w:tc>
        <w:tc>
          <w:tcPr>
            <w:tcW w:w="1811" w:type="dxa"/>
            <w:tcBorders>
              <w:top w:val="single" w:sz="4" w:space="0" w:color="auto"/>
            </w:tcBorders>
            <w:shd w:val="clear" w:color="auto" w:fill="auto"/>
            <w:vAlign w:val="center"/>
            <w:hideMark/>
          </w:tcPr>
          <w:p w14:paraId="03E90FC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56</w:t>
            </w:r>
          </w:p>
        </w:tc>
        <w:tc>
          <w:tcPr>
            <w:tcW w:w="3051" w:type="dxa"/>
            <w:tcBorders>
              <w:top w:val="single" w:sz="4" w:space="0" w:color="auto"/>
            </w:tcBorders>
            <w:shd w:val="clear" w:color="auto" w:fill="auto"/>
            <w:noWrap/>
            <w:vAlign w:val="bottom"/>
            <w:hideMark/>
          </w:tcPr>
          <w:p w14:paraId="1F0FDAC1"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12</w:t>
            </w:r>
          </w:p>
        </w:tc>
      </w:tr>
      <w:tr w:rsidR="005D086F" w:rsidRPr="00F06681" w14:paraId="2C932D36" w14:textId="77777777" w:rsidTr="00597040">
        <w:trPr>
          <w:trHeight w:val="288"/>
        </w:trPr>
        <w:tc>
          <w:tcPr>
            <w:tcW w:w="2851" w:type="dxa"/>
            <w:shd w:val="clear" w:color="auto" w:fill="auto"/>
            <w:vAlign w:val="center"/>
            <w:hideMark/>
          </w:tcPr>
          <w:p w14:paraId="67C9D6CA"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50-59</w:t>
            </w:r>
          </w:p>
        </w:tc>
        <w:tc>
          <w:tcPr>
            <w:tcW w:w="1811" w:type="dxa"/>
            <w:shd w:val="clear" w:color="auto" w:fill="auto"/>
            <w:vAlign w:val="center"/>
            <w:hideMark/>
          </w:tcPr>
          <w:p w14:paraId="4541E2FE"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5</w:t>
            </w:r>
          </w:p>
        </w:tc>
        <w:tc>
          <w:tcPr>
            <w:tcW w:w="3051" w:type="dxa"/>
            <w:shd w:val="clear" w:color="auto" w:fill="auto"/>
            <w:noWrap/>
            <w:vAlign w:val="bottom"/>
            <w:hideMark/>
          </w:tcPr>
          <w:p w14:paraId="0BADFB6D"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4.11</w:t>
            </w:r>
          </w:p>
        </w:tc>
      </w:tr>
      <w:tr w:rsidR="005D086F" w:rsidRPr="00F06681" w14:paraId="52DABEB4" w14:textId="77777777" w:rsidTr="00597040">
        <w:trPr>
          <w:trHeight w:val="288"/>
        </w:trPr>
        <w:tc>
          <w:tcPr>
            <w:tcW w:w="2851" w:type="dxa"/>
            <w:shd w:val="clear" w:color="auto" w:fill="auto"/>
            <w:vAlign w:val="center"/>
            <w:hideMark/>
          </w:tcPr>
          <w:p w14:paraId="253A3554"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60-69</w:t>
            </w:r>
          </w:p>
        </w:tc>
        <w:tc>
          <w:tcPr>
            <w:tcW w:w="1811" w:type="dxa"/>
            <w:shd w:val="clear" w:color="auto" w:fill="auto"/>
            <w:vAlign w:val="center"/>
            <w:hideMark/>
          </w:tcPr>
          <w:p w14:paraId="451CA0A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41</w:t>
            </w:r>
          </w:p>
        </w:tc>
        <w:tc>
          <w:tcPr>
            <w:tcW w:w="3051" w:type="dxa"/>
            <w:shd w:val="clear" w:color="auto" w:fill="auto"/>
            <w:noWrap/>
            <w:vAlign w:val="bottom"/>
            <w:hideMark/>
          </w:tcPr>
          <w:p w14:paraId="764BBE91"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3.75</w:t>
            </w:r>
          </w:p>
        </w:tc>
      </w:tr>
      <w:tr w:rsidR="005D086F" w:rsidRPr="00F06681" w14:paraId="33868818" w14:textId="77777777" w:rsidTr="00597040">
        <w:trPr>
          <w:trHeight w:val="288"/>
        </w:trPr>
        <w:tc>
          <w:tcPr>
            <w:tcW w:w="2851" w:type="dxa"/>
            <w:shd w:val="clear" w:color="auto" w:fill="auto"/>
            <w:vAlign w:val="center"/>
            <w:hideMark/>
          </w:tcPr>
          <w:p w14:paraId="2CD2ED50"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70-79</w:t>
            </w:r>
          </w:p>
        </w:tc>
        <w:tc>
          <w:tcPr>
            <w:tcW w:w="1811" w:type="dxa"/>
            <w:shd w:val="clear" w:color="auto" w:fill="auto"/>
            <w:vAlign w:val="center"/>
            <w:hideMark/>
          </w:tcPr>
          <w:p w14:paraId="32E6DB72"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72</w:t>
            </w:r>
          </w:p>
        </w:tc>
        <w:tc>
          <w:tcPr>
            <w:tcW w:w="3051" w:type="dxa"/>
            <w:shd w:val="clear" w:color="auto" w:fill="auto"/>
            <w:noWrap/>
            <w:vAlign w:val="bottom"/>
            <w:hideMark/>
          </w:tcPr>
          <w:p w14:paraId="5D7D85E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6.58</w:t>
            </w:r>
          </w:p>
        </w:tc>
      </w:tr>
      <w:tr w:rsidR="005D086F" w:rsidRPr="00F06681" w14:paraId="3D2E3BA3" w14:textId="77777777" w:rsidTr="00597040">
        <w:trPr>
          <w:trHeight w:val="288"/>
        </w:trPr>
        <w:tc>
          <w:tcPr>
            <w:tcW w:w="2851" w:type="dxa"/>
            <w:shd w:val="clear" w:color="auto" w:fill="auto"/>
            <w:vAlign w:val="center"/>
            <w:hideMark/>
          </w:tcPr>
          <w:p w14:paraId="4B1FDBC2"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80-89</w:t>
            </w:r>
          </w:p>
        </w:tc>
        <w:tc>
          <w:tcPr>
            <w:tcW w:w="1811" w:type="dxa"/>
            <w:shd w:val="clear" w:color="auto" w:fill="auto"/>
            <w:vAlign w:val="center"/>
            <w:hideMark/>
          </w:tcPr>
          <w:p w14:paraId="203E6F8E"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65</w:t>
            </w:r>
          </w:p>
        </w:tc>
        <w:tc>
          <w:tcPr>
            <w:tcW w:w="3051" w:type="dxa"/>
            <w:shd w:val="clear" w:color="auto" w:fill="auto"/>
            <w:noWrap/>
            <w:vAlign w:val="bottom"/>
            <w:hideMark/>
          </w:tcPr>
          <w:p w14:paraId="164A5868"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5.94</w:t>
            </w:r>
          </w:p>
        </w:tc>
      </w:tr>
      <w:tr w:rsidR="005D086F" w:rsidRPr="00F06681" w14:paraId="377A0AE8" w14:textId="77777777" w:rsidTr="00597040">
        <w:trPr>
          <w:trHeight w:val="288"/>
        </w:trPr>
        <w:tc>
          <w:tcPr>
            <w:tcW w:w="2851" w:type="dxa"/>
            <w:shd w:val="clear" w:color="auto" w:fill="auto"/>
            <w:vAlign w:val="center"/>
            <w:hideMark/>
          </w:tcPr>
          <w:p w14:paraId="31B2BC59"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90-99</w:t>
            </w:r>
          </w:p>
        </w:tc>
        <w:tc>
          <w:tcPr>
            <w:tcW w:w="1811" w:type="dxa"/>
            <w:shd w:val="clear" w:color="auto" w:fill="auto"/>
            <w:vAlign w:val="center"/>
            <w:hideMark/>
          </w:tcPr>
          <w:p w14:paraId="30F07DE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12</w:t>
            </w:r>
          </w:p>
        </w:tc>
        <w:tc>
          <w:tcPr>
            <w:tcW w:w="3051" w:type="dxa"/>
            <w:shd w:val="clear" w:color="auto" w:fill="auto"/>
            <w:noWrap/>
            <w:vAlign w:val="bottom"/>
            <w:hideMark/>
          </w:tcPr>
          <w:p w14:paraId="151A92AF"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1.10</w:t>
            </w:r>
          </w:p>
        </w:tc>
      </w:tr>
      <w:tr w:rsidR="005D086F" w:rsidRPr="00F06681" w14:paraId="79EC2C17" w14:textId="77777777" w:rsidTr="00597040">
        <w:trPr>
          <w:trHeight w:val="288"/>
        </w:trPr>
        <w:tc>
          <w:tcPr>
            <w:tcW w:w="2851" w:type="dxa"/>
            <w:tcBorders>
              <w:bottom w:val="single" w:sz="4" w:space="0" w:color="auto"/>
            </w:tcBorders>
            <w:shd w:val="clear" w:color="auto" w:fill="auto"/>
            <w:vAlign w:val="center"/>
            <w:hideMark/>
          </w:tcPr>
          <w:p w14:paraId="60013D1F"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100</w:t>
            </w:r>
          </w:p>
        </w:tc>
        <w:tc>
          <w:tcPr>
            <w:tcW w:w="1811" w:type="dxa"/>
            <w:tcBorders>
              <w:bottom w:val="single" w:sz="4" w:space="0" w:color="auto"/>
            </w:tcBorders>
            <w:shd w:val="clear" w:color="auto" w:fill="auto"/>
            <w:vAlign w:val="center"/>
            <w:hideMark/>
          </w:tcPr>
          <w:p w14:paraId="2A92BC1C"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1</w:t>
            </w:r>
          </w:p>
        </w:tc>
        <w:tc>
          <w:tcPr>
            <w:tcW w:w="3051" w:type="dxa"/>
            <w:tcBorders>
              <w:bottom w:val="single" w:sz="4" w:space="0" w:color="auto"/>
            </w:tcBorders>
            <w:shd w:val="clear" w:color="auto" w:fill="auto"/>
            <w:noWrap/>
            <w:vAlign w:val="bottom"/>
            <w:hideMark/>
          </w:tcPr>
          <w:p w14:paraId="5A473C96"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0.09</w:t>
            </w:r>
          </w:p>
        </w:tc>
      </w:tr>
      <w:tr w:rsidR="005D086F" w:rsidRPr="00F06681" w14:paraId="572A45C9" w14:textId="77777777" w:rsidTr="00597040">
        <w:trPr>
          <w:trHeight w:val="288"/>
        </w:trPr>
        <w:tc>
          <w:tcPr>
            <w:tcW w:w="2851" w:type="dxa"/>
            <w:tcBorders>
              <w:top w:val="single" w:sz="4" w:space="0" w:color="auto"/>
            </w:tcBorders>
            <w:shd w:val="clear" w:color="auto" w:fill="auto"/>
            <w:vAlign w:val="center"/>
            <w:hideMark/>
          </w:tcPr>
          <w:p w14:paraId="74647A3E" w14:textId="77777777" w:rsidR="00E14B49" w:rsidRPr="00597040" w:rsidRDefault="00E14B49" w:rsidP="00627D39">
            <w:pPr>
              <w:tabs>
                <w:tab w:val="left" w:pos="447"/>
              </w:tabs>
              <w:spacing w:line="240" w:lineRule="auto"/>
              <w:rPr>
                <w:rFonts w:eastAsia="Times New Roman"/>
                <w:color w:val="000000" w:themeColor="text1"/>
                <w:sz w:val="24"/>
                <w:szCs w:val="24"/>
              </w:rPr>
            </w:pPr>
            <w:r w:rsidRPr="00597040">
              <w:rPr>
                <w:rFonts w:eastAsia="Times New Roman"/>
                <w:color w:val="000000" w:themeColor="text1"/>
                <w:sz w:val="24"/>
                <w:szCs w:val="24"/>
              </w:rPr>
              <w:tab/>
              <w:t>Total</w:t>
            </w:r>
          </w:p>
        </w:tc>
        <w:tc>
          <w:tcPr>
            <w:tcW w:w="1811" w:type="dxa"/>
            <w:tcBorders>
              <w:top w:val="single" w:sz="4" w:space="0" w:color="auto"/>
            </w:tcBorders>
            <w:shd w:val="clear" w:color="auto" w:fill="auto"/>
            <w:vAlign w:val="center"/>
            <w:hideMark/>
          </w:tcPr>
          <w:p w14:paraId="4DB2A185"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92</w:t>
            </w:r>
          </w:p>
        </w:tc>
        <w:tc>
          <w:tcPr>
            <w:tcW w:w="3051" w:type="dxa"/>
            <w:tcBorders>
              <w:top w:val="single" w:sz="4" w:space="0" w:color="auto"/>
            </w:tcBorders>
            <w:shd w:val="clear" w:color="auto" w:fill="auto"/>
            <w:noWrap/>
            <w:vAlign w:val="bottom"/>
            <w:hideMark/>
          </w:tcPr>
          <w:p w14:paraId="58EB550A" w14:textId="77777777" w:rsidR="00E14B49" w:rsidRPr="00597040" w:rsidRDefault="00E14B49" w:rsidP="00627D39">
            <w:pPr>
              <w:spacing w:line="240" w:lineRule="auto"/>
              <w:jc w:val="right"/>
              <w:rPr>
                <w:rFonts w:eastAsia="Times New Roman"/>
                <w:color w:val="000000" w:themeColor="text1"/>
                <w:sz w:val="24"/>
                <w:szCs w:val="24"/>
              </w:rPr>
            </w:pPr>
            <w:r w:rsidRPr="00597040">
              <w:rPr>
                <w:rFonts w:eastAsia="Times New Roman"/>
                <w:color w:val="000000" w:themeColor="text1"/>
                <w:sz w:val="24"/>
                <w:szCs w:val="24"/>
              </w:rPr>
              <w:t>26.69</w:t>
            </w:r>
          </w:p>
        </w:tc>
      </w:tr>
    </w:tbl>
    <w:p w14:paraId="0BC4121B" w14:textId="77777777" w:rsidR="00BB4E57" w:rsidRPr="00597040" w:rsidRDefault="00BB4E57" w:rsidP="008D20E9">
      <w:pPr>
        <w:pStyle w:val="Normal1"/>
        <w:spacing w:line="480" w:lineRule="auto"/>
        <w:rPr>
          <w:color w:val="000000" w:themeColor="text1"/>
          <w:sz w:val="24"/>
          <w:szCs w:val="24"/>
        </w:rPr>
      </w:pPr>
    </w:p>
    <w:p w14:paraId="7BF7405D" w14:textId="77777777" w:rsidR="00BB4E57" w:rsidRPr="00597040" w:rsidRDefault="00BB4E57" w:rsidP="00BB4E57">
      <w:pPr>
        <w:rPr>
          <w:color w:val="000000" w:themeColor="text1"/>
          <w:sz w:val="24"/>
          <w:szCs w:val="24"/>
        </w:rPr>
      </w:pPr>
    </w:p>
    <w:p w14:paraId="576D3694" w14:textId="77777777" w:rsidR="00BB4E57" w:rsidRPr="00597040" w:rsidRDefault="00BB4E57" w:rsidP="00BB4E57">
      <w:pPr>
        <w:rPr>
          <w:color w:val="000000" w:themeColor="text1"/>
          <w:sz w:val="24"/>
          <w:szCs w:val="24"/>
        </w:rPr>
      </w:pPr>
    </w:p>
    <w:p w14:paraId="13D3C347" w14:textId="77777777" w:rsidR="00BB4E57" w:rsidRPr="00597040" w:rsidRDefault="00BB4E57" w:rsidP="00BB4E57">
      <w:pPr>
        <w:rPr>
          <w:color w:val="000000" w:themeColor="text1"/>
          <w:sz w:val="24"/>
          <w:szCs w:val="24"/>
        </w:rPr>
      </w:pPr>
    </w:p>
    <w:p w14:paraId="3DF749C5" w14:textId="77777777" w:rsidR="00BB4E57" w:rsidRPr="00597040" w:rsidRDefault="00BB4E57" w:rsidP="00BB4E57">
      <w:pPr>
        <w:tabs>
          <w:tab w:val="left" w:pos="5980"/>
        </w:tabs>
        <w:rPr>
          <w:color w:val="000000" w:themeColor="text1"/>
          <w:sz w:val="24"/>
          <w:szCs w:val="24"/>
        </w:rPr>
      </w:pPr>
      <w:r w:rsidRPr="00597040">
        <w:rPr>
          <w:color w:val="000000" w:themeColor="text1"/>
          <w:sz w:val="24"/>
          <w:szCs w:val="24"/>
        </w:rPr>
        <w:tab/>
      </w:r>
    </w:p>
    <w:sectPr w:rsidR="00BB4E57" w:rsidRPr="00597040">
      <w:pgSz w:w="12240" w:h="15840"/>
      <w:pgMar w:top="1440" w:right="1440" w:bottom="1440" w:left="1440" w:header="720" w:footer="720" w:gutter="0"/>
      <w:pgNumType w:start="1"/>
      <w:cols w:space="720"/>
    </w:sectPr>
  </w:body>
</w:document>
</file>

<file path=word/comments.xml><?xml version="1.0" encoding="utf-8"?>
<w:comments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comment w:id="1" w:author="Samir S. Soneji" w:date="2015-12-14T13:40:00Z" w:initials="SSS">
    <w:p w14:paraId="589FFE86" w14:textId="30CC15B8" w:rsidR="005564FC" w:rsidRDefault="005564FC">
      <w:pPr>
        <w:pStyle w:val="CommentText"/>
      </w:pPr>
      <w:r>
        <w:rPr>
          <w:rStyle w:val="CommentReference"/>
        </w:rPr>
        <w:annotationRef/>
      </w:r>
      <w:r>
        <w:t>Hiram – I’m not sure we need this sentence.  We discuss the importance of other causes elsewhere and it’s not actually a result.  We’d save 28 words.</w:t>
      </w:r>
    </w:p>
  </w:comment>
  <w:comment w:id="2" w:author="Samir S. Soneji" w:date="2015-12-14T13:42:00Z" w:initials="SSS">
    <w:p w14:paraId="15DF4B33" w14:textId="6274C58B" w:rsidR="005564FC" w:rsidRDefault="005564FC">
      <w:pPr>
        <w:pStyle w:val="CommentText"/>
      </w:pPr>
      <w:r>
        <w:rPr>
          <w:rStyle w:val="CommentReference"/>
        </w:rPr>
        <w:annotationRef/>
      </w:r>
      <w:r>
        <w:t>Hiram – do we need this sentence?  The overdiagnosis result is a secondary result.  We’d save 17 words.</w:t>
      </w:r>
    </w:p>
  </w:comment>
  <w:comment w:id="3" w:author="Samir S. Soneji" w:date="2015-12-14T13:47:00Z" w:initials="SSS">
    <w:p w14:paraId="3B8BDC6D" w14:textId="5D73DFD8" w:rsidR="005564FC" w:rsidRDefault="005564FC">
      <w:pPr>
        <w:pStyle w:val="CommentText"/>
      </w:pPr>
      <w:r>
        <w:rPr>
          <w:rStyle w:val="CommentReference"/>
        </w:rPr>
        <w:annotationRef/>
      </w:r>
      <w:r>
        <w:t>Hiram – do we need this sentence?  It’s not really a limitation.  1975 is the start of SEER and 2002 equals the end of SEER (2012) less 10 years for our window.  We have an earlier limitation about the window length.  We’d save 45 words.</w:t>
      </w:r>
    </w:p>
  </w:comment>
</w:comments>
</file>

<file path=word/commentsExtended.xml><?xml version="1.0" encoding="utf-8"?>
<w15:commentsEx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commentEx w15:paraId="589FFE86" w15:done="0"/>
  <w15:commentEx w15:paraId="15DF4B33" w15:done="0"/>
  <w15:commentEx w15:paraId="3B8BDC6D" w15:done="0"/>
</w15:commentsEx>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font w:name="Symbol">
    <w:panose1 w:val="00000000000000000000"/>
    <w:charset w:val="02"/>
    <w:family w:val="auto"/>
    <w:pitch w:val="variable"/>
    <w:sig w:usb0="00000000" w:usb1="10000000" w:usb2="00000000" w:usb3="00000000" w:csb0="80000000" w:csb1="00000000"/>
  </w:font>
  <w:font w:name="Times New Roman">
    <w:panose1 w:val="02020603050405020304"/>
    <w:charset w:val="00"/>
    <w:family w:val="auto"/>
    <w:pitch w:val="variable"/>
    <w:sig w:usb0="E0002AEF" w:usb1="C0007841" w:usb2="00000009" w:usb3="00000000" w:csb0="000001FF" w:csb1="00000000"/>
  </w:font>
  <w:font w:name="Courier New">
    <w:panose1 w:val="02070309020205020404"/>
    <w:charset w:val="00"/>
    <w:family w:val="auto"/>
    <w:pitch w:val="variable"/>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auto"/>
    <w:pitch w:val="variable"/>
    <w:sig w:usb0="E0002AFF" w:usb1="C0007843" w:usb2="00000009" w:usb3="00000000" w:csb0="000001FF" w:csb1="00000000"/>
  </w:font>
  <w:font w:name="Trebuchet MS">
    <w:panose1 w:val="020B0603020202020204"/>
    <w:charset w:val="00"/>
    <w:family w:val="auto"/>
    <w:pitch w:val="variable"/>
    <w:sig w:usb0="00000287" w:usb1="00000000" w:usb2="00000000" w:usb3="00000000" w:csb0="0000009F" w:csb1="00000000"/>
  </w:font>
  <w:font w:name="Lucida Grande">
    <w:panose1 w:val="020B0600040502020204"/>
    <w:charset w:val="00"/>
    <w:family w:val="auto"/>
    <w:pitch w:val="variable"/>
    <w:sig w:usb0="E1000AEF" w:usb1="5000A1FF" w:usb2="00000000" w:usb3="00000000" w:csb0="000001BF" w:csb1="00000000"/>
  </w:font>
  <w:font w:name="Arial Unicode MS">
    <w:panose1 w:val="020B0604020202020204"/>
    <w:charset w:val="00"/>
    <w:family w:val="auto"/>
    <w:pitch w:val="variable"/>
    <w:sig w:usb0="F7FFAFFF" w:usb1="E9DFFFFF" w:usb2="0000003F" w:usb3="00000000" w:csb0="003F01FF" w:csb1="00000000"/>
  </w:font>
  <w:font w:name="MS Gothic">
    <w:panose1 w:val="020B0609070205080204"/>
    <w:charset w:val="80"/>
    <w:family w:val="auto"/>
    <w:pitch w:val="variable"/>
    <w:sig w:usb0="E00002FF" w:usb1="6AC7FDFB" w:usb2="08000012" w:usb3="00000000" w:csb0="0002009F" w:csb1="00000000"/>
  </w:font>
  <w:font w:name="ＭＳ ゴシック">
    <w:charset w:val="80"/>
    <w:family w:val="auto"/>
    <w:pitch w:val="variable"/>
    <w:sig w:usb0="E00002FF" w:usb1="6AC7FDFB" w:usb2="08000012" w:usb3="00000000" w:csb0="0002009F" w:csb1="00000000"/>
  </w:font>
  <w:font w:name="Calibri">
    <w:panose1 w:val="020F0502020204030204"/>
    <w:charset w:val="00"/>
    <w:family w:val="auto"/>
    <w:pitch w:val="variable"/>
    <w:sig w:usb0="E00002FF" w:usb1="4000ACFF" w:usb2="00000001" w:usb3="00000000" w:csb0="0000019F" w:csb1="00000000"/>
  </w:font>
  <w:font w:name="ＭＳ 明朝">
    <w:charset w:val="80"/>
    <w:family w:val="auto"/>
    <w:pitch w:val="variable"/>
    <w:sig w:usb0="E00002FF" w:usb1="6AC7FDFB" w:usb2="08000012" w:usb3="00000000" w:csb0="0002009F" w:csb1="00000000"/>
  </w:font>
  <w:font w:name="Cambria">
    <w:panose1 w:val="02040503050406030204"/>
    <w:charset w:val="00"/>
    <w:family w:val="auto"/>
    <w:pitch w:val="variable"/>
    <w:sig w:usb0="E00002FF" w:usb1="400004FF" w:usb2="00000000" w:usb3="00000000" w:csb0="0000019F" w:csb1="00000000"/>
  </w:font>
</w:fonts>
</file>

<file path=word/numbering.xml><?xml version="1.0" encoding="utf-8"?>
<w:numbering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abstractNum w:abstractNumId="0">
    <w:nsid w:val="377822AD"/>
    <w:multiLevelType w:val="hybridMultilevel"/>
    <w:tmpl w:val="E07EC4CC"/>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num w:numId="1">
    <w:abstractNumId w:val="0"/>
  </w:num>
</w:numbering>
</file>

<file path=word/people.xml><?xml version="1.0" encoding="utf-8"?>
<w15:people xmlns:wpc="http://schemas.microsoft.com/office/word/2010/wordprocessingCanvas" xmlns:mo="http://schemas.microsoft.com/office/mac/office/2008/main" xmlns:mc="http://schemas.openxmlformats.org/markup-compatibility/2006" xmlns:mv="urn:schemas-microsoft-com:mac:vml"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pg="http://schemas.microsoft.com/office/word/2010/wordprocessingGroup" xmlns:wpi="http://schemas.microsoft.com/office/word/2010/wordprocessingInk" xmlns:wne="http://schemas.microsoft.com/office/word/2006/wordml" xmlns:wps="http://schemas.microsoft.com/office/word/2010/wordprocessingShape" mc:Ignorable="w14 w15 wp14">
  <w15:person w15:author="Samir S. Soneji">
    <w15:presenceInfo w15:providerId="None" w15:userId="Samir S. Soneji"/>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sl="http://schemas.openxmlformats.org/schemaLibrary/2006/main" mc:Ignorable="w14 w15">
  <w:zoom w:percent="100"/>
  <w:activeWritingStyle w:appName="MSWord" w:lang="en-US" w:vendorID="64" w:dllVersion="131078" w:nlCheck="1" w:checkStyle="0"/>
  <w:proofState w:spelling="clean"/>
  <w:revisionView w:formatting="0"/>
  <w:trackRevisions/>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
  <w:rsids>
    <w:rsidRoot w:val="00226350"/>
    <w:rsid w:val="00000C1D"/>
    <w:rsid w:val="00021D1A"/>
    <w:rsid w:val="00023A72"/>
    <w:rsid w:val="000350FC"/>
    <w:rsid w:val="00045F00"/>
    <w:rsid w:val="0004608D"/>
    <w:rsid w:val="000549FB"/>
    <w:rsid w:val="000572AB"/>
    <w:rsid w:val="00057AA8"/>
    <w:rsid w:val="0006370B"/>
    <w:rsid w:val="00064018"/>
    <w:rsid w:val="00065CBA"/>
    <w:rsid w:val="0006635C"/>
    <w:rsid w:val="00077772"/>
    <w:rsid w:val="00077E9C"/>
    <w:rsid w:val="000803B8"/>
    <w:rsid w:val="00081570"/>
    <w:rsid w:val="00083451"/>
    <w:rsid w:val="00085B7C"/>
    <w:rsid w:val="00086A5C"/>
    <w:rsid w:val="000937A8"/>
    <w:rsid w:val="000958AC"/>
    <w:rsid w:val="000A0173"/>
    <w:rsid w:val="000A2BB9"/>
    <w:rsid w:val="000A3A29"/>
    <w:rsid w:val="000B1D4C"/>
    <w:rsid w:val="000C19FF"/>
    <w:rsid w:val="000D0DFD"/>
    <w:rsid w:val="000D1151"/>
    <w:rsid w:val="000E2307"/>
    <w:rsid w:val="000E5F3E"/>
    <w:rsid w:val="000F1D43"/>
    <w:rsid w:val="000F5C79"/>
    <w:rsid w:val="001019B4"/>
    <w:rsid w:val="001054ED"/>
    <w:rsid w:val="00105E7D"/>
    <w:rsid w:val="001152F1"/>
    <w:rsid w:val="00120F13"/>
    <w:rsid w:val="00122E90"/>
    <w:rsid w:val="00124F5C"/>
    <w:rsid w:val="00127C4B"/>
    <w:rsid w:val="001338A1"/>
    <w:rsid w:val="00135A0F"/>
    <w:rsid w:val="00137094"/>
    <w:rsid w:val="00142FC8"/>
    <w:rsid w:val="00152866"/>
    <w:rsid w:val="00153030"/>
    <w:rsid w:val="00160652"/>
    <w:rsid w:val="001607AA"/>
    <w:rsid w:val="001607D2"/>
    <w:rsid w:val="00175168"/>
    <w:rsid w:val="001853D8"/>
    <w:rsid w:val="00187DCE"/>
    <w:rsid w:val="0019494F"/>
    <w:rsid w:val="00197AAB"/>
    <w:rsid w:val="001A3372"/>
    <w:rsid w:val="001B1F06"/>
    <w:rsid w:val="001B549C"/>
    <w:rsid w:val="001D00BB"/>
    <w:rsid w:val="001D0377"/>
    <w:rsid w:val="001D0C3C"/>
    <w:rsid w:val="001D3E7C"/>
    <w:rsid w:val="001D7526"/>
    <w:rsid w:val="001E777C"/>
    <w:rsid w:val="001F22FA"/>
    <w:rsid w:val="001F50E7"/>
    <w:rsid w:val="001F7705"/>
    <w:rsid w:val="0020610B"/>
    <w:rsid w:val="00210420"/>
    <w:rsid w:val="00210B74"/>
    <w:rsid w:val="00212714"/>
    <w:rsid w:val="00220CAC"/>
    <w:rsid w:val="00221EAD"/>
    <w:rsid w:val="00221FC8"/>
    <w:rsid w:val="002244D3"/>
    <w:rsid w:val="00226350"/>
    <w:rsid w:val="00232A27"/>
    <w:rsid w:val="00243838"/>
    <w:rsid w:val="0025059A"/>
    <w:rsid w:val="00251851"/>
    <w:rsid w:val="00253B11"/>
    <w:rsid w:val="00263AD1"/>
    <w:rsid w:val="00284D11"/>
    <w:rsid w:val="00285CBD"/>
    <w:rsid w:val="00293907"/>
    <w:rsid w:val="0029416B"/>
    <w:rsid w:val="00296A2C"/>
    <w:rsid w:val="002B0625"/>
    <w:rsid w:val="002B5363"/>
    <w:rsid w:val="002D2734"/>
    <w:rsid w:val="002D43CB"/>
    <w:rsid w:val="002E3F0A"/>
    <w:rsid w:val="002E549B"/>
    <w:rsid w:val="002E61F7"/>
    <w:rsid w:val="002F1940"/>
    <w:rsid w:val="002F1C2F"/>
    <w:rsid w:val="00300279"/>
    <w:rsid w:val="00301872"/>
    <w:rsid w:val="0031128D"/>
    <w:rsid w:val="00315E0A"/>
    <w:rsid w:val="00323538"/>
    <w:rsid w:val="00326E94"/>
    <w:rsid w:val="00327FAB"/>
    <w:rsid w:val="00330391"/>
    <w:rsid w:val="00333115"/>
    <w:rsid w:val="00354ABC"/>
    <w:rsid w:val="00357CF1"/>
    <w:rsid w:val="00357FC4"/>
    <w:rsid w:val="00360AA5"/>
    <w:rsid w:val="00362CD0"/>
    <w:rsid w:val="003640FA"/>
    <w:rsid w:val="00366862"/>
    <w:rsid w:val="0036720A"/>
    <w:rsid w:val="00372E10"/>
    <w:rsid w:val="00372E30"/>
    <w:rsid w:val="00373E3D"/>
    <w:rsid w:val="00374D11"/>
    <w:rsid w:val="0038471A"/>
    <w:rsid w:val="00385389"/>
    <w:rsid w:val="00396A2F"/>
    <w:rsid w:val="003A6180"/>
    <w:rsid w:val="003A6D35"/>
    <w:rsid w:val="003B2A77"/>
    <w:rsid w:val="003C73A9"/>
    <w:rsid w:val="003D0FA0"/>
    <w:rsid w:val="003E0830"/>
    <w:rsid w:val="003E27F5"/>
    <w:rsid w:val="003E4FD1"/>
    <w:rsid w:val="003E7278"/>
    <w:rsid w:val="003E78F7"/>
    <w:rsid w:val="0040048B"/>
    <w:rsid w:val="00407819"/>
    <w:rsid w:val="00416547"/>
    <w:rsid w:val="00425009"/>
    <w:rsid w:val="00435237"/>
    <w:rsid w:val="00435CD7"/>
    <w:rsid w:val="004460A2"/>
    <w:rsid w:val="00454D9D"/>
    <w:rsid w:val="0045642D"/>
    <w:rsid w:val="00460A12"/>
    <w:rsid w:val="004675F7"/>
    <w:rsid w:val="00474B87"/>
    <w:rsid w:val="0049043D"/>
    <w:rsid w:val="0049107A"/>
    <w:rsid w:val="004A16BB"/>
    <w:rsid w:val="004A2312"/>
    <w:rsid w:val="004A3DF9"/>
    <w:rsid w:val="004A4024"/>
    <w:rsid w:val="004A5FDB"/>
    <w:rsid w:val="004C16D0"/>
    <w:rsid w:val="004D00D7"/>
    <w:rsid w:val="004D0A7B"/>
    <w:rsid w:val="004D735B"/>
    <w:rsid w:val="004D75AF"/>
    <w:rsid w:val="004E1014"/>
    <w:rsid w:val="004E6252"/>
    <w:rsid w:val="004E6EB3"/>
    <w:rsid w:val="005136D3"/>
    <w:rsid w:val="00524230"/>
    <w:rsid w:val="00525D3D"/>
    <w:rsid w:val="00530286"/>
    <w:rsid w:val="0053130D"/>
    <w:rsid w:val="00532DB5"/>
    <w:rsid w:val="0055083B"/>
    <w:rsid w:val="00553925"/>
    <w:rsid w:val="005564FC"/>
    <w:rsid w:val="00561926"/>
    <w:rsid w:val="00564088"/>
    <w:rsid w:val="005718C9"/>
    <w:rsid w:val="00582960"/>
    <w:rsid w:val="00584AFD"/>
    <w:rsid w:val="00585B78"/>
    <w:rsid w:val="00587C76"/>
    <w:rsid w:val="005944DE"/>
    <w:rsid w:val="005961EC"/>
    <w:rsid w:val="00597040"/>
    <w:rsid w:val="00597C35"/>
    <w:rsid w:val="005A1953"/>
    <w:rsid w:val="005A45E1"/>
    <w:rsid w:val="005A489C"/>
    <w:rsid w:val="005A6413"/>
    <w:rsid w:val="005C5769"/>
    <w:rsid w:val="005D086F"/>
    <w:rsid w:val="005D16A4"/>
    <w:rsid w:val="005E6591"/>
    <w:rsid w:val="005F3AB6"/>
    <w:rsid w:val="00603616"/>
    <w:rsid w:val="00606344"/>
    <w:rsid w:val="006079F0"/>
    <w:rsid w:val="00610B58"/>
    <w:rsid w:val="00610DA0"/>
    <w:rsid w:val="00627D39"/>
    <w:rsid w:val="00632CA1"/>
    <w:rsid w:val="006361E7"/>
    <w:rsid w:val="00663568"/>
    <w:rsid w:val="00663F69"/>
    <w:rsid w:val="00666234"/>
    <w:rsid w:val="00666E0B"/>
    <w:rsid w:val="00667D88"/>
    <w:rsid w:val="00671AE9"/>
    <w:rsid w:val="00680A7F"/>
    <w:rsid w:val="0068629B"/>
    <w:rsid w:val="00686F13"/>
    <w:rsid w:val="00692A42"/>
    <w:rsid w:val="00693455"/>
    <w:rsid w:val="00695012"/>
    <w:rsid w:val="006965C2"/>
    <w:rsid w:val="006A16C0"/>
    <w:rsid w:val="006A21AC"/>
    <w:rsid w:val="006A2F8A"/>
    <w:rsid w:val="006A4329"/>
    <w:rsid w:val="006A4B7E"/>
    <w:rsid w:val="006B3887"/>
    <w:rsid w:val="006C64C2"/>
    <w:rsid w:val="006D5B11"/>
    <w:rsid w:val="006E3C12"/>
    <w:rsid w:val="006E7554"/>
    <w:rsid w:val="006F0E15"/>
    <w:rsid w:val="007155F4"/>
    <w:rsid w:val="007164D2"/>
    <w:rsid w:val="007173D2"/>
    <w:rsid w:val="007178CC"/>
    <w:rsid w:val="0072326D"/>
    <w:rsid w:val="0072697E"/>
    <w:rsid w:val="007327EC"/>
    <w:rsid w:val="00733A73"/>
    <w:rsid w:val="0075486B"/>
    <w:rsid w:val="007619BF"/>
    <w:rsid w:val="00763EE8"/>
    <w:rsid w:val="00764DAE"/>
    <w:rsid w:val="00770581"/>
    <w:rsid w:val="00774F21"/>
    <w:rsid w:val="00780EFC"/>
    <w:rsid w:val="007839AB"/>
    <w:rsid w:val="00785261"/>
    <w:rsid w:val="00786A52"/>
    <w:rsid w:val="00792C38"/>
    <w:rsid w:val="00794797"/>
    <w:rsid w:val="007A504C"/>
    <w:rsid w:val="007A60E1"/>
    <w:rsid w:val="007B1B8B"/>
    <w:rsid w:val="007C60E3"/>
    <w:rsid w:val="007D65B7"/>
    <w:rsid w:val="007E49C7"/>
    <w:rsid w:val="00800402"/>
    <w:rsid w:val="008048FF"/>
    <w:rsid w:val="0082357E"/>
    <w:rsid w:val="008235BE"/>
    <w:rsid w:val="0083465F"/>
    <w:rsid w:val="00834B54"/>
    <w:rsid w:val="00843CEB"/>
    <w:rsid w:val="00854FF2"/>
    <w:rsid w:val="008562E8"/>
    <w:rsid w:val="00863353"/>
    <w:rsid w:val="008651AB"/>
    <w:rsid w:val="008659E5"/>
    <w:rsid w:val="00871F4B"/>
    <w:rsid w:val="00875812"/>
    <w:rsid w:val="00885F6C"/>
    <w:rsid w:val="008A0B13"/>
    <w:rsid w:val="008A435D"/>
    <w:rsid w:val="008B1EBF"/>
    <w:rsid w:val="008B7512"/>
    <w:rsid w:val="008C01DB"/>
    <w:rsid w:val="008C1C53"/>
    <w:rsid w:val="008C5CAD"/>
    <w:rsid w:val="008D20E9"/>
    <w:rsid w:val="008D387C"/>
    <w:rsid w:val="008D51A0"/>
    <w:rsid w:val="008F7C88"/>
    <w:rsid w:val="00903EAD"/>
    <w:rsid w:val="00904A4E"/>
    <w:rsid w:val="009109E7"/>
    <w:rsid w:val="00922F44"/>
    <w:rsid w:val="00930F7B"/>
    <w:rsid w:val="00933C4C"/>
    <w:rsid w:val="00935A18"/>
    <w:rsid w:val="00947D6B"/>
    <w:rsid w:val="00950717"/>
    <w:rsid w:val="00951001"/>
    <w:rsid w:val="00962818"/>
    <w:rsid w:val="0096522B"/>
    <w:rsid w:val="00967A63"/>
    <w:rsid w:val="00971EC6"/>
    <w:rsid w:val="00981397"/>
    <w:rsid w:val="009822BB"/>
    <w:rsid w:val="00987C4E"/>
    <w:rsid w:val="009A2AA1"/>
    <w:rsid w:val="009C017C"/>
    <w:rsid w:val="009C1954"/>
    <w:rsid w:val="009C2EC3"/>
    <w:rsid w:val="009C4A5A"/>
    <w:rsid w:val="009D3F41"/>
    <w:rsid w:val="009D5DE9"/>
    <w:rsid w:val="009E1B2C"/>
    <w:rsid w:val="009E2A3D"/>
    <w:rsid w:val="009F1518"/>
    <w:rsid w:val="009F4FE6"/>
    <w:rsid w:val="00A0178D"/>
    <w:rsid w:val="00A019D8"/>
    <w:rsid w:val="00A01F87"/>
    <w:rsid w:val="00A038EF"/>
    <w:rsid w:val="00A0398B"/>
    <w:rsid w:val="00A03A98"/>
    <w:rsid w:val="00A04BF2"/>
    <w:rsid w:val="00A07B8F"/>
    <w:rsid w:val="00A1059B"/>
    <w:rsid w:val="00A16FAC"/>
    <w:rsid w:val="00A20E4A"/>
    <w:rsid w:val="00A30EEC"/>
    <w:rsid w:val="00A377C3"/>
    <w:rsid w:val="00A45135"/>
    <w:rsid w:val="00A453B9"/>
    <w:rsid w:val="00A526D1"/>
    <w:rsid w:val="00A7028C"/>
    <w:rsid w:val="00A755FC"/>
    <w:rsid w:val="00A81DFD"/>
    <w:rsid w:val="00A82A42"/>
    <w:rsid w:val="00A86484"/>
    <w:rsid w:val="00A87AB6"/>
    <w:rsid w:val="00A87DF7"/>
    <w:rsid w:val="00A92655"/>
    <w:rsid w:val="00A92732"/>
    <w:rsid w:val="00A927B2"/>
    <w:rsid w:val="00A963EB"/>
    <w:rsid w:val="00AA376E"/>
    <w:rsid w:val="00AB1D88"/>
    <w:rsid w:val="00AB5144"/>
    <w:rsid w:val="00AC2C7C"/>
    <w:rsid w:val="00AC4A30"/>
    <w:rsid w:val="00AC5DEE"/>
    <w:rsid w:val="00AD39B9"/>
    <w:rsid w:val="00AD3DAC"/>
    <w:rsid w:val="00AE0563"/>
    <w:rsid w:val="00AF24DA"/>
    <w:rsid w:val="00AF4EB6"/>
    <w:rsid w:val="00B01AF9"/>
    <w:rsid w:val="00B024F2"/>
    <w:rsid w:val="00B078EC"/>
    <w:rsid w:val="00B269B4"/>
    <w:rsid w:val="00B341E8"/>
    <w:rsid w:val="00B35181"/>
    <w:rsid w:val="00B53691"/>
    <w:rsid w:val="00B56C03"/>
    <w:rsid w:val="00B75225"/>
    <w:rsid w:val="00B820C2"/>
    <w:rsid w:val="00B82639"/>
    <w:rsid w:val="00B8287F"/>
    <w:rsid w:val="00B8348A"/>
    <w:rsid w:val="00B91CFC"/>
    <w:rsid w:val="00B955C7"/>
    <w:rsid w:val="00BA7BB1"/>
    <w:rsid w:val="00BB21A3"/>
    <w:rsid w:val="00BB4E57"/>
    <w:rsid w:val="00BB5D72"/>
    <w:rsid w:val="00BC2E1B"/>
    <w:rsid w:val="00BC337B"/>
    <w:rsid w:val="00BC4E45"/>
    <w:rsid w:val="00BC63F3"/>
    <w:rsid w:val="00BD5F67"/>
    <w:rsid w:val="00BD6879"/>
    <w:rsid w:val="00BE2251"/>
    <w:rsid w:val="00BE2E3E"/>
    <w:rsid w:val="00BE474C"/>
    <w:rsid w:val="00BE6FA0"/>
    <w:rsid w:val="00C23A1E"/>
    <w:rsid w:val="00C27F7A"/>
    <w:rsid w:val="00C32860"/>
    <w:rsid w:val="00C35FBF"/>
    <w:rsid w:val="00C36E41"/>
    <w:rsid w:val="00C429CC"/>
    <w:rsid w:val="00C440C5"/>
    <w:rsid w:val="00C51BEC"/>
    <w:rsid w:val="00C5224B"/>
    <w:rsid w:val="00C70037"/>
    <w:rsid w:val="00C73C1B"/>
    <w:rsid w:val="00C839B7"/>
    <w:rsid w:val="00C84E05"/>
    <w:rsid w:val="00C854CA"/>
    <w:rsid w:val="00C87F93"/>
    <w:rsid w:val="00C97614"/>
    <w:rsid w:val="00CA5573"/>
    <w:rsid w:val="00CA7651"/>
    <w:rsid w:val="00CB35E5"/>
    <w:rsid w:val="00CB7FD5"/>
    <w:rsid w:val="00CC06FC"/>
    <w:rsid w:val="00CE2F4E"/>
    <w:rsid w:val="00CE3CF7"/>
    <w:rsid w:val="00CE77AC"/>
    <w:rsid w:val="00CF572F"/>
    <w:rsid w:val="00D0678B"/>
    <w:rsid w:val="00D108C8"/>
    <w:rsid w:val="00D27E4B"/>
    <w:rsid w:val="00D32481"/>
    <w:rsid w:val="00D33B69"/>
    <w:rsid w:val="00D470C3"/>
    <w:rsid w:val="00D50A70"/>
    <w:rsid w:val="00D65F26"/>
    <w:rsid w:val="00D72F83"/>
    <w:rsid w:val="00D817F9"/>
    <w:rsid w:val="00D825F7"/>
    <w:rsid w:val="00D86190"/>
    <w:rsid w:val="00D90772"/>
    <w:rsid w:val="00D91E76"/>
    <w:rsid w:val="00D9726A"/>
    <w:rsid w:val="00DA1E11"/>
    <w:rsid w:val="00DB3A26"/>
    <w:rsid w:val="00DC147C"/>
    <w:rsid w:val="00DC7947"/>
    <w:rsid w:val="00DC7F3E"/>
    <w:rsid w:val="00DD1080"/>
    <w:rsid w:val="00DD28C8"/>
    <w:rsid w:val="00DD44BD"/>
    <w:rsid w:val="00DD7760"/>
    <w:rsid w:val="00DE06B2"/>
    <w:rsid w:val="00DE3B50"/>
    <w:rsid w:val="00DE4A23"/>
    <w:rsid w:val="00DF0AF8"/>
    <w:rsid w:val="00DF1B68"/>
    <w:rsid w:val="00DF26D8"/>
    <w:rsid w:val="00DF6E9E"/>
    <w:rsid w:val="00E0251D"/>
    <w:rsid w:val="00E03920"/>
    <w:rsid w:val="00E05997"/>
    <w:rsid w:val="00E10D64"/>
    <w:rsid w:val="00E14B49"/>
    <w:rsid w:val="00E14CDC"/>
    <w:rsid w:val="00E209B7"/>
    <w:rsid w:val="00E36CBC"/>
    <w:rsid w:val="00E50EF2"/>
    <w:rsid w:val="00E60B7E"/>
    <w:rsid w:val="00E63FFB"/>
    <w:rsid w:val="00E661C1"/>
    <w:rsid w:val="00E702D5"/>
    <w:rsid w:val="00E71220"/>
    <w:rsid w:val="00E713ED"/>
    <w:rsid w:val="00E80BA5"/>
    <w:rsid w:val="00E81F38"/>
    <w:rsid w:val="00E91969"/>
    <w:rsid w:val="00E92607"/>
    <w:rsid w:val="00E92EEC"/>
    <w:rsid w:val="00E95610"/>
    <w:rsid w:val="00EA7A52"/>
    <w:rsid w:val="00EA7AB7"/>
    <w:rsid w:val="00EB106E"/>
    <w:rsid w:val="00EB168A"/>
    <w:rsid w:val="00EB2808"/>
    <w:rsid w:val="00EB2BAD"/>
    <w:rsid w:val="00EB5E79"/>
    <w:rsid w:val="00EB7175"/>
    <w:rsid w:val="00EC16C8"/>
    <w:rsid w:val="00EC7589"/>
    <w:rsid w:val="00ED0531"/>
    <w:rsid w:val="00ED14FF"/>
    <w:rsid w:val="00EE2CBC"/>
    <w:rsid w:val="00EE5A8F"/>
    <w:rsid w:val="00EF0473"/>
    <w:rsid w:val="00F03C17"/>
    <w:rsid w:val="00F06681"/>
    <w:rsid w:val="00F13160"/>
    <w:rsid w:val="00F149AB"/>
    <w:rsid w:val="00F16533"/>
    <w:rsid w:val="00F17E33"/>
    <w:rsid w:val="00F27BF9"/>
    <w:rsid w:val="00F33599"/>
    <w:rsid w:val="00F36A7F"/>
    <w:rsid w:val="00F3728A"/>
    <w:rsid w:val="00F55836"/>
    <w:rsid w:val="00F62C08"/>
    <w:rsid w:val="00F644DA"/>
    <w:rsid w:val="00F82E8A"/>
    <w:rsid w:val="00F8345E"/>
    <w:rsid w:val="00F87AAC"/>
    <w:rsid w:val="00F94264"/>
    <w:rsid w:val="00F95D74"/>
    <w:rsid w:val="00FA4834"/>
    <w:rsid w:val="00FA59E7"/>
    <w:rsid w:val="00FA71E1"/>
    <w:rsid w:val="00FB1A51"/>
    <w:rsid w:val="00FB5CAE"/>
    <w:rsid w:val="00FB64D7"/>
    <w:rsid w:val="00FC382F"/>
    <w:rsid w:val="00FD448F"/>
    <w:rsid w:val="00FE142E"/>
    <w:rsid w:val="00FE36C9"/>
    <w:rsid w:val="00FE7566"/>
    <w:rsid w:val="00FF489E"/>
  </w:rsids>
  <m:mathPr>
    <m:mathFont m:val="Cambria Math"/>
    <m:brkBin m:val="before"/>
    <m:brkBinSub m:val="--"/>
    <m:smallFrac m:val="0"/>
    <m:dispDef/>
    <m:lMargin m:val="0"/>
    <m:rMargin m:val="0"/>
    <m:defJc m:val="centerGroup"/>
    <m:wrapIndent m:val="1440"/>
    <m:intLim m:val="subSup"/>
    <m:naryLim m:val="undOvr"/>
  </m:mathPr>
  <w:themeFontLang w:val="en-US" w:eastAsia="ja-JP"/>
  <w:clrSchemeMapping w:bg1="light1" w:t1="dark1" w:bg2="light2" w:t2="dark2" w:accent1="accent1" w:accent2="accent2" w:accent3="accent3" w:accent4="accent4" w:accent5="accent5" w:accent6="accent6" w:hyperlink="hyperlink" w:followedHyperlink="followedHyperlink"/>
  <w:doNotIncludeSubdocsInStats/>
  <w:doNotAutoCompressPictures/>
  <w:shapeDefaults>
    <o:shapedefaults v:ext="edit" spidmax="1026"/>
    <o:shapelayout v:ext="edit">
      <o:idmap v:ext="edit" data="1"/>
    </o:shapelayout>
  </w:shapeDefaults>
  <w:decimalSymbol w:val="."/>
  <w:listSeparator w:val=","/>
  <w14:docId w14:val="7C3DFB55"/>
  <w15:docId w15:val="{7FCF1557-7869-43D8-AD17-AAA165ADBC3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ocDefaults>
    <w:rPrDefault>
      <w:rPr>
        <w:rFonts w:ascii="Arial" w:eastAsia="Arial" w:hAnsi="Arial" w:cs="Arial"/>
        <w:color w:val="000000"/>
        <w:sz w:val="22"/>
        <w:szCs w:val="22"/>
        <w:lang w:val="en-US" w:eastAsia="en-US" w:bidi="ar-SA"/>
      </w:rPr>
    </w:rPrDefault>
    <w:pPrDefault>
      <w:pPr>
        <w:spacing w:line="276" w:lineRule="auto"/>
      </w:pPr>
    </w:pPrDefault>
  </w:docDefaults>
  <w:latentStyles w:defLockedState="0" w:defUIPriority="99" w:defSemiHidden="0" w:defUnhideWhenUsed="0" w:defQFormat="0" w:count="380">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atentStyles>
  <w:style w:type="paragraph" w:default="1" w:styleId="Normal">
    <w:name w:val="Normal"/>
    <w:qFormat/>
  </w:style>
  <w:style w:type="paragraph" w:styleId="Heading1">
    <w:name w:val="heading 1"/>
    <w:basedOn w:val="Normal1"/>
    <w:next w:val="Normal1"/>
    <w:pPr>
      <w:keepNext/>
      <w:keepLines/>
      <w:spacing w:before="200"/>
      <w:contextualSpacing/>
      <w:outlineLvl w:val="0"/>
    </w:pPr>
    <w:rPr>
      <w:rFonts w:ascii="Trebuchet MS" w:eastAsia="Trebuchet MS" w:hAnsi="Trebuchet MS" w:cs="Trebuchet MS"/>
      <w:sz w:val="32"/>
      <w:szCs w:val="32"/>
    </w:rPr>
  </w:style>
  <w:style w:type="paragraph" w:styleId="Heading2">
    <w:name w:val="heading 2"/>
    <w:basedOn w:val="Normal1"/>
    <w:next w:val="Normal1"/>
    <w:pPr>
      <w:keepNext/>
      <w:keepLines/>
      <w:spacing w:before="200"/>
      <w:contextualSpacing/>
      <w:outlineLvl w:val="1"/>
    </w:pPr>
    <w:rPr>
      <w:rFonts w:ascii="Trebuchet MS" w:eastAsia="Trebuchet MS" w:hAnsi="Trebuchet MS" w:cs="Trebuchet MS"/>
      <w:b/>
      <w:sz w:val="26"/>
      <w:szCs w:val="26"/>
    </w:rPr>
  </w:style>
  <w:style w:type="paragraph" w:styleId="Heading3">
    <w:name w:val="heading 3"/>
    <w:basedOn w:val="Normal1"/>
    <w:next w:val="Normal1"/>
    <w:pPr>
      <w:keepNext/>
      <w:keepLines/>
      <w:spacing w:before="160"/>
      <w:contextualSpacing/>
      <w:outlineLvl w:val="2"/>
    </w:pPr>
    <w:rPr>
      <w:rFonts w:ascii="Trebuchet MS" w:eastAsia="Trebuchet MS" w:hAnsi="Trebuchet MS" w:cs="Trebuchet MS"/>
      <w:b/>
      <w:color w:val="666666"/>
      <w:sz w:val="24"/>
      <w:szCs w:val="24"/>
    </w:rPr>
  </w:style>
  <w:style w:type="paragraph" w:styleId="Heading4">
    <w:name w:val="heading 4"/>
    <w:basedOn w:val="Normal1"/>
    <w:next w:val="Normal1"/>
    <w:pPr>
      <w:keepNext/>
      <w:keepLines/>
      <w:spacing w:before="160"/>
      <w:contextualSpacing/>
      <w:outlineLvl w:val="3"/>
    </w:pPr>
    <w:rPr>
      <w:rFonts w:ascii="Trebuchet MS" w:eastAsia="Trebuchet MS" w:hAnsi="Trebuchet MS" w:cs="Trebuchet MS"/>
      <w:color w:val="666666"/>
      <w:u w:val="single"/>
    </w:rPr>
  </w:style>
  <w:style w:type="paragraph" w:styleId="Heading5">
    <w:name w:val="heading 5"/>
    <w:basedOn w:val="Normal1"/>
    <w:next w:val="Normal1"/>
    <w:pPr>
      <w:keepNext/>
      <w:keepLines/>
      <w:spacing w:before="160"/>
      <w:contextualSpacing/>
      <w:outlineLvl w:val="4"/>
    </w:pPr>
    <w:rPr>
      <w:rFonts w:ascii="Trebuchet MS" w:eastAsia="Trebuchet MS" w:hAnsi="Trebuchet MS" w:cs="Trebuchet MS"/>
      <w:color w:val="666666"/>
    </w:rPr>
  </w:style>
  <w:style w:type="paragraph" w:styleId="Heading6">
    <w:name w:val="heading 6"/>
    <w:basedOn w:val="Normal1"/>
    <w:next w:val="Normal1"/>
    <w:pPr>
      <w:keepNext/>
      <w:keepLines/>
      <w:spacing w:before="160"/>
      <w:contextualSpacing/>
      <w:outlineLvl w:val="5"/>
    </w:pPr>
    <w:rPr>
      <w:rFonts w:ascii="Trebuchet MS" w:eastAsia="Trebuchet MS" w:hAnsi="Trebuchet MS" w:cs="Trebuchet MS"/>
      <w:i/>
      <w:color w:val="66666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Normal1">
    <w:name w:val="Normal1"/>
  </w:style>
  <w:style w:type="paragraph" w:styleId="Title">
    <w:name w:val="Title"/>
    <w:basedOn w:val="Normal1"/>
    <w:next w:val="Normal1"/>
    <w:pPr>
      <w:keepNext/>
      <w:keepLines/>
      <w:contextualSpacing/>
    </w:pPr>
    <w:rPr>
      <w:rFonts w:ascii="Trebuchet MS" w:eastAsia="Trebuchet MS" w:hAnsi="Trebuchet MS" w:cs="Trebuchet MS"/>
      <w:sz w:val="42"/>
      <w:szCs w:val="42"/>
    </w:rPr>
  </w:style>
  <w:style w:type="paragraph" w:styleId="Subtitle">
    <w:name w:val="Subtitle"/>
    <w:basedOn w:val="Normal1"/>
    <w:next w:val="Normal1"/>
    <w:pPr>
      <w:keepNext/>
      <w:keepLines/>
      <w:spacing w:after="200"/>
      <w:contextualSpacing/>
    </w:pPr>
    <w:rPr>
      <w:rFonts w:ascii="Trebuchet MS" w:eastAsia="Trebuchet MS" w:hAnsi="Trebuchet MS" w:cs="Trebuchet MS"/>
      <w:i/>
      <w:color w:val="666666"/>
      <w:sz w:val="26"/>
      <w:szCs w:val="26"/>
    </w:rPr>
  </w:style>
  <w:style w:type="paragraph" w:styleId="CommentText">
    <w:name w:val="annotation text"/>
    <w:basedOn w:val="Normal"/>
    <w:link w:val="CommentTextChar"/>
    <w:uiPriority w:val="99"/>
    <w:unhideWhenUsed/>
    <w:pPr>
      <w:spacing w:line="240" w:lineRule="auto"/>
    </w:pPr>
    <w:rPr>
      <w:sz w:val="24"/>
      <w:szCs w:val="24"/>
    </w:rPr>
  </w:style>
  <w:style w:type="character" w:customStyle="1" w:styleId="CommentTextChar">
    <w:name w:val="Comment Text Char"/>
    <w:basedOn w:val="DefaultParagraphFont"/>
    <w:link w:val="CommentText"/>
    <w:uiPriority w:val="99"/>
    <w:rPr>
      <w:sz w:val="24"/>
      <w:szCs w:val="24"/>
    </w:rPr>
  </w:style>
  <w:style w:type="character" w:styleId="CommentReference">
    <w:name w:val="annotation reference"/>
    <w:basedOn w:val="DefaultParagraphFont"/>
    <w:uiPriority w:val="99"/>
    <w:semiHidden/>
    <w:unhideWhenUsed/>
    <w:rPr>
      <w:sz w:val="18"/>
      <w:szCs w:val="18"/>
    </w:rPr>
  </w:style>
  <w:style w:type="paragraph" w:styleId="BalloonText">
    <w:name w:val="Balloon Text"/>
    <w:basedOn w:val="Normal"/>
    <w:link w:val="BalloonTextChar"/>
    <w:uiPriority w:val="99"/>
    <w:semiHidden/>
    <w:unhideWhenUsed/>
    <w:rsid w:val="00065CBA"/>
    <w:pPr>
      <w:spacing w:line="240" w:lineRule="auto"/>
    </w:pPr>
    <w:rPr>
      <w:rFonts w:ascii="Lucida Grande" w:hAnsi="Lucida Grande" w:cs="Lucida Grande"/>
      <w:sz w:val="18"/>
      <w:szCs w:val="18"/>
    </w:rPr>
  </w:style>
  <w:style w:type="character" w:customStyle="1" w:styleId="BalloonTextChar">
    <w:name w:val="Balloon Text Char"/>
    <w:basedOn w:val="DefaultParagraphFont"/>
    <w:link w:val="BalloonText"/>
    <w:uiPriority w:val="99"/>
    <w:semiHidden/>
    <w:rsid w:val="00065CBA"/>
    <w:rPr>
      <w:rFonts w:ascii="Lucida Grande" w:hAnsi="Lucida Grande" w:cs="Lucida Grande"/>
      <w:sz w:val="18"/>
      <w:szCs w:val="18"/>
    </w:rPr>
  </w:style>
  <w:style w:type="paragraph" w:styleId="NormalWeb">
    <w:name w:val="Normal (Web)"/>
    <w:basedOn w:val="Normal"/>
    <w:uiPriority w:val="99"/>
    <w:semiHidden/>
    <w:unhideWhenUsed/>
    <w:rsid w:val="00065CBA"/>
    <w:rPr>
      <w:rFonts w:ascii="Times New Roman" w:hAnsi="Times New Roman" w:cs="Times New Roman"/>
      <w:sz w:val="24"/>
      <w:szCs w:val="24"/>
    </w:rPr>
  </w:style>
  <w:style w:type="paragraph" w:styleId="CommentSubject">
    <w:name w:val="annotation subject"/>
    <w:basedOn w:val="CommentText"/>
    <w:next w:val="CommentText"/>
    <w:link w:val="CommentSubjectChar"/>
    <w:uiPriority w:val="99"/>
    <w:semiHidden/>
    <w:unhideWhenUsed/>
    <w:rsid w:val="00065CBA"/>
    <w:rPr>
      <w:b/>
      <w:bCs/>
      <w:sz w:val="20"/>
      <w:szCs w:val="20"/>
    </w:rPr>
  </w:style>
  <w:style w:type="character" w:customStyle="1" w:styleId="CommentSubjectChar">
    <w:name w:val="Comment Subject Char"/>
    <w:basedOn w:val="CommentTextChar"/>
    <w:link w:val="CommentSubject"/>
    <w:uiPriority w:val="99"/>
    <w:semiHidden/>
    <w:rsid w:val="00065CBA"/>
    <w:rPr>
      <w:b/>
      <w:bCs/>
      <w:sz w:val="20"/>
      <w:szCs w:val="20"/>
    </w:rPr>
  </w:style>
  <w:style w:type="paragraph" w:styleId="Bibliography">
    <w:name w:val="Bibliography"/>
    <w:basedOn w:val="Normal"/>
    <w:next w:val="Normal"/>
    <w:uiPriority w:val="37"/>
    <w:unhideWhenUsed/>
    <w:rsid w:val="000B1D4C"/>
    <w:pPr>
      <w:tabs>
        <w:tab w:val="left" w:pos="380"/>
        <w:tab w:val="left" w:pos="500"/>
      </w:tabs>
      <w:spacing w:after="240" w:line="240" w:lineRule="auto"/>
      <w:ind w:left="504" w:hanging="504"/>
    </w:pPr>
  </w:style>
  <w:style w:type="paragraph" w:customStyle="1" w:styleId="Normal2">
    <w:name w:val="Normal2"/>
    <w:rsid w:val="00EB168A"/>
  </w:style>
  <w:style w:type="character" w:customStyle="1" w:styleId="st">
    <w:name w:val="st"/>
    <w:basedOn w:val="DefaultParagraphFont"/>
    <w:rsid w:val="00525D3D"/>
  </w:style>
  <w:style w:type="character" w:styleId="Emphasis">
    <w:name w:val="Emphasis"/>
    <w:basedOn w:val="DefaultParagraphFont"/>
    <w:uiPriority w:val="20"/>
    <w:qFormat/>
    <w:rsid w:val="00525D3D"/>
    <w:rPr>
      <w:i/>
      <w:iC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mc:Ignorable="w14 w15">
  <w:divs>
    <w:div w:id="12272115">
      <w:bodyDiv w:val="1"/>
      <w:marLeft w:val="0"/>
      <w:marRight w:val="0"/>
      <w:marTop w:val="0"/>
      <w:marBottom w:val="0"/>
      <w:divBdr>
        <w:top w:val="none" w:sz="0" w:space="0" w:color="auto"/>
        <w:left w:val="none" w:sz="0" w:space="0" w:color="auto"/>
        <w:bottom w:val="none" w:sz="0" w:space="0" w:color="auto"/>
        <w:right w:val="none" w:sz="0" w:space="0" w:color="auto"/>
      </w:divBdr>
    </w:div>
    <w:div w:id="92558148">
      <w:bodyDiv w:val="1"/>
      <w:marLeft w:val="0"/>
      <w:marRight w:val="0"/>
      <w:marTop w:val="0"/>
      <w:marBottom w:val="0"/>
      <w:divBdr>
        <w:top w:val="none" w:sz="0" w:space="0" w:color="auto"/>
        <w:left w:val="none" w:sz="0" w:space="0" w:color="auto"/>
        <w:bottom w:val="none" w:sz="0" w:space="0" w:color="auto"/>
        <w:right w:val="none" w:sz="0" w:space="0" w:color="auto"/>
      </w:divBdr>
    </w:div>
    <w:div w:id="121195365">
      <w:bodyDiv w:val="1"/>
      <w:marLeft w:val="0"/>
      <w:marRight w:val="0"/>
      <w:marTop w:val="0"/>
      <w:marBottom w:val="0"/>
      <w:divBdr>
        <w:top w:val="none" w:sz="0" w:space="0" w:color="auto"/>
        <w:left w:val="none" w:sz="0" w:space="0" w:color="auto"/>
        <w:bottom w:val="none" w:sz="0" w:space="0" w:color="auto"/>
        <w:right w:val="none" w:sz="0" w:space="0" w:color="auto"/>
      </w:divBdr>
    </w:div>
    <w:div w:id="174465599">
      <w:bodyDiv w:val="1"/>
      <w:marLeft w:val="0"/>
      <w:marRight w:val="0"/>
      <w:marTop w:val="0"/>
      <w:marBottom w:val="0"/>
      <w:divBdr>
        <w:top w:val="none" w:sz="0" w:space="0" w:color="auto"/>
        <w:left w:val="none" w:sz="0" w:space="0" w:color="auto"/>
        <w:bottom w:val="none" w:sz="0" w:space="0" w:color="auto"/>
        <w:right w:val="none" w:sz="0" w:space="0" w:color="auto"/>
      </w:divBdr>
    </w:div>
    <w:div w:id="210383799">
      <w:bodyDiv w:val="1"/>
      <w:marLeft w:val="0"/>
      <w:marRight w:val="0"/>
      <w:marTop w:val="0"/>
      <w:marBottom w:val="0"/>
      <w:divBdr>
        <w:top w:val="none" w:sz="0" w:space="0" w:color="auto"/>
        <w:left w:val="none" w:sz="0" w:space="0" w:color="auto"/>
        <w:bottom w:val="none" w:sz="0" w:space="0" w:color="auto"/>
        <w:right w:val="none" w:sz="0" w:space="0" w:color="auto"/>
      </w:divBdr>
    </w:div>
    <w:div w:id="298194339">
      <w:bodyDiv w:val="1"/>
      <w:marLeft w:val="0"/>
      <w:marRight w:val="0"/>
      <w:marTop w:val="0"/>
      <w:marBottom w:val="0"/>
      <w:divBdr>
        <w:top w:val="none" w:sz="0" w:space="0" w:color="auto"/>
        <w:left w:val="none" w:sz="0" w:space="0" w:color="auto"/>
        <w:bottom w:val="none" w:sz="0" w:space="0" w:color="auto"/>
        <w:right w:val="none" w:sz="0" w:space="0" w:color="auto"/>
      </w:divBdr>
    </w:div>
    <w:div w:id="365300522">
      <w:bodyDiv w:val="1"/>
      <w:marLeft w:val="0"/>
      <w:marRight w:val="0"/>
      <w:marTop w:val="0"/>
      <w:marBottom w:val="0"/>
      <w:divBdr>
        <w:top w:val="none" w:sz="0" w:space="0" w:color="auto"/>
        <w:left w:val="none" w:sz="0" w:space="0" w:color="auto"/>
        <w:bottom w:val="none" w:sz="0" w:space="0" w:color="auto"/>
        <w:right w:val="none" w:sz="0" w:space="0" w:color="auto"/>
      </w:divBdr>
    </w:div>
    <w:div w:id="415787792">
      <w:bodyDiv w:val="1"/>
      <w:marLeft w:val="0"/>
      <w:marRight w:val="0"/>
      <w:marTop w:val="0"/>
      <w:marBottom w:val="0"/>
      <w:divBdr>
        <w:top w:val="none" w:sz="0" w:space="0" w:color="auto"/>
        <w:left w:val="none" w:sz="0" w:space="0" w:color="auto"/>
        <w:bottom w:val="none" w:sz="0" w:space="0" w:color="auto"/>
        <w:right w:val="none" w:sz="0" w:space="0" w:color="auto"/>
      </w:divBdr>
    </w:div>
    <w:div w:id="514002453">
      <w:bodyDiv w:val="1"/>
      <w:marLeft w:val="0"/>
      <w:marRight w:val="0"/>
      <w:marTop w:val="0"/>
      <w:marBottom w:val="0"/>
      <w:divBdr>
        <w:top w:val="none" w:sz="0" w:space="0" w:color="auto"/>
        <w:left w:val="none" w:sz="0" w:space="0" w:color="auto"/>
        <w:bottom w:val="none" w:sz="0" w:space="0" w:color="auto"/>
        <w:right w:val="none" w:sz="0" w:space="0" w:color="auto"/>
      </w:divBdr>
    </w:div>
    <w:div w:id="545415821">
      <w:bodyDiv w:val="1"/>
      <w:marLeft w:val="0"/>
      <w:marRight w:val="0"/>
      <w:marTop w:val="0"/>
      <w:marBottom w:val="0"/>
      <w:divBdr>
        <w:top w:val="none" w:sz="0" w:space="0" w:color="auto"/>
        <w:left w:val="none" w:sz="0" w:space="0" w:color="auto"/>
        <w:bottom w:val="none" w:sz="0" w:space="0" w:color="auto"/>
        <w:right w:val="none" w:sz="0" w:space="0" w:color="auto"/>
      </w:divBdr>
    </w:div>
    <w:div w:id="612439920">
      <w:bodyDiv w:val="1"/>
      <w:marLeft w:val="0"/>
      <w:marRight w:val="0"/>
      <w:marTop w:val="0"/>
      <w:marBottom w:val="0"/>
      <w:divBdr>
        <w:top w:val="none" w:sz="0" w:space="0" w:color="auto"/>
        <w:left w:val="none" w:sz="0" w:space="0" w:color="auto"/>
        <w:bottom w:val="none" w:sz="0" w:space="0" w:color="auto"/>
        <w:right w:val="none" w:sz="0" w:space="0" w:color="auto"/>
      </w:divBdr>
    </w:div>
    <w:div w:id="644243159">
      <w:bodyDiv w:val="1"/>
      <w:marLeft w:val="0"/>
      <w:marRight w:val="0"/>
      <w:marTop w:val="0"/>
      <w:marBottom w:val="0"/>
      <w:divBdr>
        <w:top w:val="none" w:sz="0" w:space="0" w:color="auto"/>
        <w:left w:val="none" w:sz="0" w:space="0" w:color="auto"/>
        <w:bottom w:val="none" w:sz="0" w:space="0" w:color="auto"/>
        <w:right w:val="none" w:sz="0" w:space="0" w:color="auto"/>
      </w:divBdr>
    </w:div>
    <w:div w:id="650788290">
      <w:bodyDiv w:val="1"/>
      <w:marLeft w:val="0"/>
      <w:marRight w:val="0"/>
      <w:marTop w:val="0"/>
      <w:marBottom w:val="0"/>
      <w:divBdr>
        <w:top w:val="none" w:sz="0" w:space="0" w:color="auto"/>
        <w:left w:val="none" w:sz="0" w:space="0" w:color="auto"/>
        <w:bottom w:val="none" w:sz="0" w:space="0" w:color="auto"/>
        <w:right w:val="none" w:sz="0" w:space="0" w:color="auto"/>
      </w:divBdr>
    </w:div>
    <w:div w:id="697699683">
      <w:bodyDiv w:val="1"/>
      <w:marLeft w:val="0"/>
      <w:marRight w:val="0"/>
      <w:marTop w:val="0"/>
      <w:marBottom w:val="0"/>
      <w:divBdr>
        <w:top w:val="none" w:sz="0" w:space="0" w:color="auto"/>
        <w:left w:val="none" w:sz="0" w:space="0" w:color="auto"/>
        <w:bottom w:val="none" w:sz="0" w:space="0" w:color="auto"/>
        <w:right w:val="none" w:sz="0" w:space="0" w:color="auto"/>
      </w:divBdr>
    </w:div>
    <w:div w:id="808085559">
      <w:bodyDiv w:val="1"/>
      <w:marLeft w:val="0"/>
      <w:marRight w:val="0"/>
      <w:marTop w:val="0"/>
      <w:marBottom w:val="0"/>
      <w:divBdr>
        <w:top w:val="none" w:sz="0" w:space="0" w:color="auto"/>
        <w:left w:val="none" w:sz="0" w:space="0" w:color="auto"/>
        <w:bottom w:val="none" w:sz="0" w:space="0" w:color="auto"/>
        <w:right w:val="none" w:sz="0" w:space="0" w:color="auto"/>
      </w:divBdr>
    </w:div>
    <w:div w:id="902911929">
      <w:bodyDiv w:val="1"/>
      <w:marLeft w:val="0"/>
      <w:marRight w:val="0"/>
      <w:marTop w:val="0"/>
      <w:marBottom w:val="0"/>
      <w:divBdr>
        <w:top w:val="none" w:sz="0" w:space="0" w:color="auto"/>
        <w:left w:val="none" w:sz="0" w:space="0" w:color="auto"/>
        <w:bottom w:val="none" w:sz="0" w:space="0" w:color="auto"/>
        <w:right w:val="none" w:sz="0" w:space="0" w:color="auto"/>
      </w:divBdr>
    </w:div>
    <w:div w:id="957875703">
      <w:bodyDiv w:val="1"/>
      <w:marLeft w:val="0"/>
      <w:marRight w:val="0"/>
      <w:marTop w:val="0"/>
      <w:marBottom w:val="0"/>
      <w:divBdr>
        <w:top w:val="none" w:sz="0" w:space="0" w:color="auto"/>
        <w:left w:val="none" w:sz="0" w:space="0" w:color="auto"/>
        <w:bottom w:val="none" w:sz="0" w:space="0" w:color="auto"/>
        <w:right w:val="none" w:sz="0" w:space="0" w:color="auto"/>
      </w:divBdr>
    </w:div>
    <w:div w:id="1117875927">
      <w:bodyDiv w:val="1"/>
      <w:marLeft w:val="0"/>
      <w:marRight w:val="0"/>
      <w:marTop w:val="0"/>
      <w:marBottom w:val="0"/>
      <w:divBdr>
        <w:top w:val="none" w:sz="0" w:space="0" w:color="auto"/>
        <w:left w:val="none" w:sz="0" w:space="0" w:color="auto"/>
        <w:bottom w:val="none" w:sz="0" w:space="0" w:color="auto"/>
        <w:right w:val="none" w:sz="0" w:space="0" w:color="auto"/>
      </w:divBdr>
    </w:div>
    <w:div w:id="1124537132">
      <w:bodyDiv w:val="1"/>
      <w:marLeft w:val="0"/>
      <w:marRight w:val="0"/>
      <w:marTop w:val="0"/>
      <w:marBottom w:val="0"/>
      <w:divBdr>
        <w:top w:val="none" w:sz="0" w:space="0" w:color="auto"/>
        <w:left w:val="none" w:sz="0" w:space="0" w:color="auto"/>
        <w:bottom w:val="none" w:sz="0" w:space="0" w:color="auto"/>
        <w:right w:val="none" w:sz="0" w:space="0" w:color="auto"/>
      </w:divBdr>
    </w:div>
    <w:div w:id="1141583750">
      <w:bodyDiv w:val="1"/>
      <w:marLeft w:val="0"/>
      <w:marRight w:val="0"/>
      <w:marTop w:val="0"/>
      <w:marBottom w:val="0"/>
      <w:divBdr>
        <w:top w:val="none" w:sz="0" w:space="0" w:color="auto"/>
        <w:left w:val="none" w:sz="0" w:space="0" w:color="auto"/>
        <w:bottom w:val="none" w:sz="0" w:space="0" w:color="auto"/>
        <w:right w:val="none" w:sz="0" w:space="0" w:color="auto"/>
      </w:divBdr>
    </w:div>
    <w:div w:id="1145123330">
      <w:bodyDiv w:val="1"/>
      <w:marLeft w:val="0"/>
      <w:marRight w:val="0"/>
      <w:marTop w:val="0"/>
      <w:marBottom w:val="0"/>
      <w:divBdr>
        <w:top w:val="none" w:sz="0" w:space="0" w:color="auto"/>
        <w:left w:val="none" w:sz="0" w:space="0" w:color="auto"/>
        <w:bottom w:val="none" w:sz="0" w:space="0" w:color="auto"/>
        <w:right w:val="none" w:sz="0" w:space="0" w:color="auto"/>
      </w:divBdr>
    </w:div>
    <w:div w:id="1149206327">
      <w:bodyDiv w:val="1"/>
      <w:marLeft w:val="0"/>
      <w:marRight w:val="0"/>
      <w:marTop w:val="0"/>
      <w:marBottom w:val="0"/>
      <w:divBdr>
        <w:top w:val="none" w:sz="0" w:space="0" w:color="auto"/>
        <w:left w:val="none" w:sz="0" w:space="0" w:color="auto"/>
        <w:bottom w:val="none" w:sz="0" w:space="0" w:color="auto"/>
        <w:right w:val="none" w:sz="0" w:space="0" w:color="auto"/>
      </w:divBdr>
    </w:div>
    <w:div w:id="1285306979">
      <w:bodyDiv w:val="1"/>
      <w:marLeft w:val="0"/>
      <w:marRight w:val="0"/>
      <w:marTop w:val="0"/>
      <w:marBottom w:val="0"/>
      <w:divBdr>
        <w:top w:val="none" w:sz="0" w:space="0" w:color="auto"/>
        <w:left w:val="none" w:sz="0" w:space="0" w:color="auto"/>
        <w:bottom w:val="none" w:sz="0" w:space="0" w:color="auto"/>
        <w:right w:val="none" w:sz="0" w:space="0" w:color="auto"/>
      </w:divBdr>
    </w:div>
    <w:div w:id="1303580209">
      <w:bodyDiv w:val="1"/>
      <w:marLeft w:val="0"/>
      <w:marRight w:val="0"/>
      <w:marTop w:val="0"/>
      <w:marBottom w:val="0"/>
      <w:divBdr>
        <w:top w:val="none" w:sz="0" w:space="0" w:color="auto"/>
        <w:left w:val="none" w:sz="0" w:space="0" w:color="auto"/>
        <w:bottom w:val="none" w:sz="0" w:space="0" w:color="auto"/>
        <w:right w:val="none" w:sz="0" w:space="0" w:color="auto"/>
      </w:divBdr>
    </w:div>
    <w:div w:id="1336152844">
      <w:bodyDiv w:val="1"/>
      <w:marLeft w:val="0"/>
      <w:marRight w:val="0"/>
      <w:marTop w:val="0"/>
      <w:marBottom w:val="0"/>
      <w:divBdr>
        <w:top w:val="none" w:sz="0" w:space="0" w:color="auto"/>
        <w:left w:val="none" w:sz="0" w:space="0" w:color="auto"/>
        <w:bottom w:val="none" w:sz="0" w:space="0" w:color="auto"/>
        <w:right w:val="none" w:sz="0" w:space="0" w:color="auto"/>
      </w:divBdr>
    </w:div>
    <w:div w:id="1365670485">
      <w:bodyDiv w:val="1"/>
      <w:marLeft w:val="0"/>
      <w:marRight w:val="0"/>
      <w:marTop w:val="0"/>
      <w:marBottom w:val="0"/>
      <w:divBdr>
        <w:top w:val="none" w:sz="0" w:space="0" w:color="auto"/>
        <w:left w:val="none" w:sz="0" w:space="0" w:color="auto"/>
        <w:bottom w:val="none" w:sz="0" w:space="0" w:color="auto"/>
        <w:right w:val="none" w:sz="0" w:space="0" w:color="auto"/>
      </w:divBdr>
    </w:div>
    <w:div w:id="1394309386">
      <w:bodyDiv w:val="1"/>
      <w:marLeft w:val="0"/>
      <w:marRight w:val="0"/>
      <w:marTop w:val="0"/>
      <w:marBottom w:val="0"/>
      <w:divBdr>
        <w:top w:val="none" w:sz="0" w:space="0" w:color="auto"/>
        <w:left w:val="none" w:sz="0" w:space="0" w:color="auto"/>
        <w:bottom w:val="none" w:sz="0" w:space="0" w:color="auto"/>
        <w:right w:val="none" w:sz="0" w:space="0" w:color="auto"/>
      </w:divBdr>
    </w:div>
    <w:div w:id="1462454625">
      <w:bodyDiv w:val="1"/>
      <w:marLeft w:val="0"/>
      <w:marRight w:val="0"/>
      <w:marTop w:val="0"/>
      <w:marBottom w:val="0"/>
      <w:divBdr>
        <w:top w:val="none" w:sz="0" w:space="0" w:color="auto"/>
        <w:left w:val="none" w:sz="0" w:space="0" w:color="auto"/>
        <w:bottom w:val="none" w:sz="0" w:space="0" w:color="auto"/>
        <w:right w:val="none" w:sz="0" w:space="0" w:color="auto"/>
      </w:divBdr>
    </w:div>
    <w:div w:id="1516530027">
      <w:bodyDiv w:val="1"/>
      <w:marLeft w:val="0"/>
      <w:marRight w:val="0"/>
      <w:marTop w:val="0"/>
      <w:marBottom w:val="0"/>
      <w:divBdr>
        <w:top w:val="none" w:sz="0" w:space="0" w:color="auto"/>
        <w:left w:val="none" w:sz="0" w:space="0" w:color="auto"/>
        <w:bottom w:val="none" w:sz="0" w:space="0" w:color="auto"/>
        <w:right w:val="none" w:sz="0" w:space="0" w:color="auto"/>
      </w:divBdr>
    </w:div>
    <w:div w:id="1523351205">
      <w:bodyDiv w:val="1"/>
      <w:marLeft w:val="0"/>
      <w:marRight w:val="0"/>
      <w:marTop w:val="0"/>
      <w:marBottom w:val="0"/>
      <w:divBdr>
        <w:top w:val="none" w:sz="0" w:space="0" w:color="auto"/>
        <w:left w:val="none" w:sz="0" w:space="0" w:color="auto"/>
        <w:bottom w:val="none" w:sz="0" w:space="0" w:color="auto"/>
        <w:right w:val="none" w:sz="0" w:space="0" w:color="auto"/>
      </w:divBdr>
    </w:div>
    <w:div w:id="1541867698">
      <w:bodyDiv w:val="1"/>
      <w:marLeft w:val="0"/>
      <w:marRight w:val="0"/>
      <w:marTop w:val="0"/>
      <w:marBottom w:val="0"/>
      <w:divBdr>
        <w:top w:val="none" w:sz="0" w:space="0" w:color="auto"/>
        <w:left w:val="none" w:sz="0" w:space="0" w:color="auto"/>
        <w:bottom w:val="none" w:sz="0" w:space="0" w:color="auto"/>
        <w:right w:val="none" w:sz="0" w:space="0" w:color="auto"/>
      </w:divBdr>
    </w:div>
    <w:div w:id="1710182238">
      <w:bodyDiv w:val="1"/>
      <w:marLeft w:val="0"/>
      <w:marRight w:val="0"/>
      <w:marTop w:val="0"/>
      <w:marBottom w:val="0"/>
      <w:divBdr>
        <w:top w:val="none" w:sz="0" w:space="0" w:color="auto"/>
        <w:left w:val="none" w:sz="0" w:space="0" w:color="auto"/>
        <w:bottom w:val="none" w:sz="0" w:space="0" w:color="auto"/>
        <w:right w:val="none" w:sz="0" w:space="0" w:color="auto"/>
      </w:divBdr>
    </w:div>
    <w:div w:id="1726836473">
      <w:bodyDiv w:val="1"/>
      <w:marLeft w:val="0"/>
      <w:marRight w:val="0"/>
      <w:marTop w:val="0"/>
      <w:marBottom w:val="0"/>
      <w:divBdr>
        <w:top w:val="none" w:sz="0" w:space="0" w:color="auto"/>
        <w:left w:val="none" w:sz="0" w:space="0" w:color="auto"/>
        <w:bottom w:val="none" w:sz="0" w:space="0" w:color="auto"/>
        <w:right w:val="none" w:sz="0" w:space="0" w:color="auto"/>
      </w:divBdr>
    </w:div>
    <w:div w:id="1758550386">
      <w:bodyDiv w:val="1"/>
      <w:marLeft w:val="0"/>
      <w:marRight w:val="0"/>
      <w:marTop w:val="0"/>
      <w:marBottom w:val="0"/>
      <w:divBdr>
        <w:top w:val="none" w:sz="0" w:space="0" w:color="auto"/>
        <w:left w:val="none" w:sz="0" w:space="0" w:color="auto"/>
        <w:bottom w:val="none" w:sz="0" w:space="0" w:color="auto"/>
        <w:right w:val="none" w:sz="0" w:space="0" w:color="auto"/>
      </w:divBdr>
    </w:div>
    <w:div w:id="1775633191">
      <w:bodyDiv w:val="1"/>
      <w:marLeft w:val="0"/>
      <w:marRight w:val="0"/>
      <w:marTop w:val="0"/>
      <w:marBottom w:val="0"/>
      <w:divBdr>
        <w:top w:val="none" w:sz="0" w:space="0" w:color="auto"/>
        <w:left w:val="none" w:sz="0" w:space="0" w:color="auto"/>
        <w:bottom w:val="none" w:sz="0" w:space="0" w:color="auto"/>
        <w:right w:val="none" w:sz="0" w:space="0" w:color="auto"/>
      </w:divBdr>
    </w:div>
    <w:div w:id="1802266946">
      <w:bodyDiv w:val="1"/>
      <w:marLeft w:val="0"/>
      <w:marRight w:val="0"/>
      <w:marTop w:val="0"/>
      <w:marBottom w:val="0"/>
      <w:divBdr>
        <w:top w:val="none" w:sz="0" w:space="0" w:color="auto"/>
        <w:left w:val="none" w:sz="0" w:space="0" w:color="auto"/>
        <w:bottom w:val="none" w:sz="0" w:space="0" w:color="auto"/>
        <w:right w:val="none" w:sz="0" w:space="0" w:color="auto"/>
      </w:divBdr>
    </w:div>
    <w:div w:id="1867211358">
      <w:bodyDiv w:val="1"/>
      <w:marLeft w:val="0"/>
      <w:marRight w:val="0"/>
      <w:marTop w:val="0"/>
      <w:marBottom w:val="0"/>
      <w:divBdr>
        <w:top w:val="none" w:sz="0" w:space="0" w:color="auto"/>
        <w:left w:val="none" w:sz="0" w:space="0" w:color="auto"/>
        <w:bottom w:val="none" w:sz="0" w:space="0" w:color="auto"/>
        <w:right w:val="none" w:sz="0" w:space="0" w:color="auto"/>
      </w:divBdr>
    </w:div>
    <w:div w:id="1886289149">
      <w:bodyDiv w:val="1"/>
      <w:marLeft w:val="0"/>
      <w:marRight w:val="0"/>
      <w:marTop w:val="0"/>
      <w:marBottom w:val="0"/>
      <w:divBdr>
        <w:top w:val="none" w:sz="0" w:space="0" w:color="auto"/>
        <w:left w:val="none" w:sz="0" w:space="0" w:color="auto"/>
        <w:bottom w:val="none" w:sz="0" w:space="0" w:color="auto"/>
        <w:right w:val="none" w:sz="0" w:space="0" w:color="auto"/>
      </w:divBdr>
    </w:div>
    <w:div w:id="1894077025">
      <w:bodyDiv w:val="1"/>
      <w:marLeft w:val="0"/>
      <w:marRight w:val="0"/>
      <w:marTop w:val="0"/>
      <w:marBottom w:val="0"/>
      <w:divBdr>
        <w:top w:val="none" w:sz="0" w:space="0" w:color="auto"/>
        <w:left w:val="none" w:sz="0" w:space="0" w:color="auto"/>
        <w:bottom w:val="none" w:sz="0" w:space="0" w:color="auto"/>
        <w:right w:val="none" w:sz="0" w:space="0" w:color="auto"/>
      </w:divBdr>
    </w:div>
    <w:div w:id="2028679263">
      <w:bodyDiv w:val="1"/>
      <w:marLeft w:val="0"/>
      <w:marRight w:val="0"/>
      <w:marTop w:val="0"/>
      <w:marBottom w:val="0"/>
      <w:divBdr>
        <w:top w:val="none" w:sz="0" w:space="0" w:color="auto"/>
        <w:left w:val="none" w:sz="0" w:space="0" w:color="auto"/>
        <w:bottom w:val="none" w:sz="0" w:space="0" w:color="auto"/>
        <w:right w:val="none" w:sz="0" w:space="0" w:color="auto"/>
      </w:divBdr>
    </w:div>
    <w:div w:id="2115125818">
      <w:bodyDiv w:val="1"/>
      <w:marLeft w:val="0"/>
      <w:marRight w:val="0"/>
      <w:marTop w:val="0"/>
      <w:marBottom w:val="0"/>
      <w:divBdr>
        <w:top w:val="none" w:sz="0" w:space="0" w:color="auto"/>
        <w:left w:val="none" w:sz="0" w:space="0" w:color="auto"/>
        <w:bottom w:val="none" w:sz="0" w:space="0" w:color="auto"/>
        <w:right w:val="none" w:sz="0" w:space="0" w:color="auto"/>
      </w:divBdr>
    </w:div>
  </w:divs>
  <w:doNotSaveAsSingleFile/>
</w:webSettings>
</file>

<file path=word/_rels/document.xml.rels><?xml version="1.0" encoding="UTF-8" standalone="yes"?>
<Relationships xmlns="http://schemas.openxmlformats.org/package/2006/relationships"><Relationship Id="rId3" Type="http://schemas.openxmlformats.org/officeDocument/2006/relationships/styles" Target="styles.xml"/><Relationship Id="rId4" Type="http://schemas.openxmlformats.org/officeDocument/2006/relationships/settings" Target="settings.xml"/><Relationship Id="rId5" Type="http://schemas.openxmlformats.org/officeDocument/2006/relationships/webSettings" Target="webSettings.xml"/><Relationship Id="rId6" Type="http://schemas.openxmlformats.org/officeDocument/2006/relationships/comments" Target="comments.xml"/><Relationship Id="rId7" Type="http://schemas.microsoft.com/office/2011/relationships/commentsExtended" Target="commentsExtended.xml"/><Relationship Id="rId8" Type="http://schemas.openxmlformats.org/officeDocument/2006/relationships/fontTable" Target="fontTable.xml"/><Relationship Id="rId9" Type="http://schemas.microsoft.com/office/2011/relationships/people" Target="people.xml"/><Relationship Id="rId10" Type="http://schemas.openxmlformats.org/officeDocument/2006/relationships/theme" Target="theme/theme1.xml"/><Relationship Id="rId1" Type="http://schemas.openxmlformats.org/officeDocument/2006/relationships/customXml" Target="../customXml/item1.xml"/><Relationship Id="rId2" Type="http://schemas.openxmlformats.org/officeDocument/2006/relationships/numbering" Target="numbering.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libri"/>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mbria"/>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tint val="100000"/>
                <a:shade val="100000"/>
                <a:satMod val="130000"/>
              </a:schemeClr>
            </a:gs>
            <a:gs pos="100000">
              <a:schemeClr val="phClr">
                <a:tint val="50000"/>
                <a:shade val="100000"/>
                <a:satMod val="350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spDef>
      <a:spPr/>
      <a:bodyPr/>
      <a:lstStyle/>
      <a:style>
        <a:lnRef idx="1">
          <a:schemeClr val="accent1"/>
        </a:lnRef>
        <a:fillRef idx="3">
          <a:schemeClr val="accent1"/>
        </a:fillRef>
        <a:effectRef idx="2">
          <a:schemeClr val="accent1"/>
        </a:effectRef>
        <a:fontRef idx="minor">
          <a:schemeClr val="lt1"/>
        </a:fontRef>
      </a:style>
    </a:spDef>
    <a:lnDef>
      <a:spPr/>
      <a:bodyPr/>
      <a:lstStyle/>
      <a:style>
        <a:lnRef idx="2">
          <a:schemeClr val="accent1"/>
        </a:lnRef>
        <a:fillRef idx="0">
          <a:schemeClr val="accent1"/>
        </a:fillRef>
        <a:effectRef idx="1">
          <a:schemeClr val="accent1"/>
        </a:effectRef>
        <a:fontRef idx="minor">
          <a:schemeClr val="tx1"/>
        </a:fontRef>
      </a:style>
    </a:lnDef>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06BCCCF-D4F4-6F4D-8982-5C0BB812EAA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20</TotalTime>
  <Pages>23</Pages>
  <Words>20280</Words>
  <Characters>115600</Characters>
  <Application>Microsoft Macintosh Word</Application>
  <DocSecurity>0</DocSecurity>
  <Lines>963</Lines>
  <Paragraphs>271</Paragraphs>
  <ScaleCrop>false</ScaleCrop>
  <HeadingPairs>
    <vt:vector size="2" baseType="variant">
      <vt:variant>
        <vt:lpstr>Title</vt:lpstr>
      </vt:variant>
      <vt:variant>
        <vt:i4>1</vt:i4>
      </vt:variant>
    </vt:vector>
  </HeadingPairs>
  <TitlesOfParts>
    <vt:vector size="1" baseType="lpstr">
      <vt:lpstr/>
    </vt:vector>
  </TitlesOfParts>
  <Company>Univ of Wisc-Madison</Company>
  <LinksUpToDate>false</LinksUpToDate>
  <CharactersWithSpaces>135609</CharactersWithSpaces>
  <SharedDoc>false</SharedDoc>
  <HyperlinksChanged>false</HyperlinksChanged>
  <AppVersion>15.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Hiram Beltran-Sanchez</dc:creator>
  <cp:keywords/>
  <dc:description/>
  <cp:lastModifiedBy>Samir S. Soneji</cp:lastModifiedBy>
  <cp:revision>5</cp:revision>
  <cp:lastPrinted>2015-12-14T15:19:00Z</cp:lastPrinted>
  <dcterms:created xsi:type="dcterms:W3CDTF">2015-12-14T15:17:00Z</dcterms:created>
  <dcterms:modified xsi:type="dcterms:W3CDTF">2015-12-14T18: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28.8"&gt;&lt;session id="B4TFudAz"/&gt;&lt;style id="http://www.zotero.org/styles/pediatrics" hasBibliography="1" bibliographyStyleHasBeenSet="1"/&gt;&lt;prefs&gt;&lt;pref name="fieldType" value="Field"/&gt;&lt;pref name="storeReferences" val</vt:lpwstr>
  </property>
  <property fmtid="{D5CDD505-2E9C-101B-9397-08002B2CF9AE}" pid="3" name="ZOTERO_PREF_2">
    <vt:lpwstr>ue="true"/&gt;&lt;pref name="automaticJournalAbbreviations" value="true"/&gt;&lt;pref name="noteType" value=""/&gt;&lt;/prefs&gt;&lt;/data&gt;</vt:lpwstr>
  </property>
</Properties>
</file>